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4A71B53C" w:rsidR="00A66EDD" w:rsidRPr="00DD1EEC" w:rsidRDefault="00C57D4C" w:rsidP="00D9797F">
      <w:pPr>
        <w:pStyle w:val="BATitle"/>
      </w:pPr>
      <w:r w:rsidRPr="00C57D4C">
        <w:t>The Metabolome Weakens RNA Helix Stability and</w:t>
      </w:r>
      <w:r w:rsidR="00D9797F">
        <w:br/>
      </w:r>
      <w:r w:rsidRPr="00C57D4C">
        <w:t xml:space="preserve"> Increases RNA Chemical Stability</w:t>
      </w:r>
    </w:p>
    <w:p w14:paraId="6DD927DD" w14:textId="7AAB9207"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xml:space="preserve">, and </w:t>
      </w:r>
      <w:r w:rsidR="00DE13FE">
        <w:br/>
      </w:r>
      <w:r w:rsidRPr="00C57D4C">
        <w:t>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6F306D0D" w:rsidR="00552A07" w:rsidRPr="00BE533F" w:rsidRDefault="007B08CA" w:rsidP="00D9797F">
      <w:pPr>
        <w:pStyle w:val="BDAbstract"/>
      </w:pPr>
      <w:r>
        <w:rPr>
          <w:noProof/>
        </w:rPr>
        <w:drawing>
          <wp:anchor distT="0" distB="0" distL="114300" distR="114300" simplePos="0" relativeHeight="251658240" behindDoc="0" locked="0" layoutInCell="1" allowOverlap="1" wp14:anchorId="6EA83211" wp14:editId="567F710A">
            <wp:simplePos x="0" y="0"/>
            <wp:positionH relativeFrom="column">
              <wp:posOffset>3463003</wp:posOffset>
            </wp:positionH>
            <wp:positionV relativeFrom="paragraph">
              <wp:posOffset>692845</wp:posOffset>
            </wp:positionV>
            <wp:extent cx="2971806" cy="1600203"/>
            <wp:effectExtent l="0" t="0" r="0" b="0"/>
            <wp:wrapSquare wrapText="bothSides"/>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0"/>
                    <a:stretch>
                      <a:fillRect/>
                    </a:stretch>
                  </pic:blipFill>
                  <pic:spPr>
                    <a:xfrm>
                      <a:off x="0" y="0"/>
                      <a:ext cx="2971806" cy="1600203"/>
                    </a:xfrm>
                    <a:prstGeom prst="rect">
                      <a:avLst/>
                    </a:prstGeom>
                  </pic:spPr>
                </pic:pic>
              </a:graphicData>
            </a:graphic>
          </wp:anchor>
        </w:drawing>
      </w:r>
      <w:r w:rsidR="00916F02">
        <w:t>W</w:t>
      </w:r>
      <w:r w:rsidR="00C57D4C" w:rsidRPr="00C57D4C">
        <w:t>e examine</w:t>
      </w:r>
      <w:r w:rsidR="00916F02">
        <w:t>d</w:t>
      </w:r>
      <w:r w:rsidR="00C57D4C" w:rsidRPr="00C57D4C">
        <w:t xml:space="preserv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w:t>
      </w:r>
      <w:r w:rsidR="00DE13FE">
        <w:t xml:space="preserve">which we </w:t>
      </w:r>
      <w:r w:rsidR="00C57D4C" w:rsidRPr="00C57D4C">
        <w:t xml:space="preserve">term “Eco80”. We empirically determined that the mixture of </w:t>
      </w:r>
      <w:commentRangeStart w:id="0"/>
      <w:commentRangeStart w:id="1"/>
      <w:commentRangeStart w:id="2"/>
      <w:r w:rsidR="00C57D4C" w:rsidRPr="00C57D4C">
        <w:rPr>
          <w:i/>
          <w:iCs/>
        </w:rPr>
        <w:t>E.</w:t>
      </w:r>
      <w:commentRangeEnd w:id="0"/>
      <w:r w:rsidR="00DE13FE">
        <w:rPr>
          <w:rStyle w:val="CommentReference"/>
          <w:rFonts w:ascii="Liberation Serif" w:eastAsia="Noto Serif CJK SC" w:hAnsi="Liberation Serif" w:cs="Mangal"/>
          <w:bCs w:val="0"/>
          <w:kern w:val="2"/>
          <w:lang w:eastAsia="zh-CN" w:bidi="hi-IN"/>
        </w:rPr>
        <w:commentReference w:id="0"/>
      </w:r>
      <w:commentRangeEnd w:id="1"/>
      <w:r w:rsidR="00BF5A1A">
        <w:rPr>
          <w:rStyle w:val="CommentReference"/>
          <w:rFonts w:ascii="Liberation Serif" w:eastAsia="Noto Serif CJK SC" w:hAnsi="Liberation Serif" w:cs="Mangal"/>
          <w:bCs w:val="0"/>
          <w:kern w:val="2"/>
          <w:lang w:eastAsia="zh-CN" w:bidi="hi-IN"/>
        </w:rPr>
        <w:commentReference w:id="1"/>
      </w:r>
      <w:commentRangeEnd w:id="2"/>
      <w:r w:rsidR="00ED0E82">
        <w:rPr>
          <w:rStyle w:val="CommentReference"/>
          <w:rFonts w:ascii="Liberation Serif" w:eastAsia="Noto Serif CJK SC" w:hAnsi="Liberation Serif" w:cs="Mangal"/>
          <w:bCs w:val="0"/>
          <w:kern w:val="2"/>
          <w:lang w:eastAsia="zh-CN" w:bidi="hi-IN"/>
        </w:rPr>
        <w:commentReference w:id="2"/>
      </w:r>
      <w:r w:rsidR="00C57D4C" w:rsidRPr="00C57D4C">
        <w:rPr>
          <w:i/>
          <w:iCs/>
        </w:rPr>
        <w:t xml:space="preserve"> coli </w:t>
      </w:r>
      <w:r w:rsidR="00C57D4C" w:rsidRPr="00C57D4C">
        <w:t>metabolites in Eco80 approximate</w:t>
      </w:r>
      <w:r w:rsidR="00916F02">
        <w:t>d</w:t>
      </w:r>
      <w:r w:rsidR="00C57D4C" w:rsidRPr="00C57D4C">
        <w:t xml:space="preserve">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ED0E82">
        <w:t>-</w:t>
      </w:r>
      <w:r w:rsidR="00C57D4C" w:rsidRPr="00C57D4C">
        <w:t>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3" w:name="_Hlk108790662"/>
      <w:r w:rsidR="00C57D4C" w:rsidRPr="00C57D4C">
        <w:t>. In particular, the thermodynamic stability of RNA helices was weakened</w:t>
      </w:r>
      <w:r w:rsidR="00DE13FE">
        <w:t xml:space="preserve"> by </w:t>
      </w:r>
      <w:r w:rsidR="00D9797F">
        <w:t>0.6</w:t>
      </w:r>
      <w:r w:rsidR="00DE13FE">
        <w:t xml:space="preserve"> kcal/mol</w:t>
      </w:r>
      <w:r w:rsidR="00C57D4C" w:rsidRPr="00C57D4C">
        <w:t xml:space="preserve"> while the chemical stability </w:t>
      </w:r>
      <w:r w:rsidR="00916F02">
        <w:t>was</w:t>
      </w:r>
      <w:r w:rsidR="00C57D4C" w:rsidRPr="00C57D4C">
        <w:t xml:space="preserve"> enhanced</w:t>
      </w:r>
      <w:r w:rsidR="00DE13FE">
        <w:t xml:space="preserve"> by ~</w:t>
      </w:r>
      <w:r w:rsidR="00D9797F">
        <w:t>2 fold</w:t>
      </w:r>
      <w:r w:rsidR="00C57D4C" w:rsidRPr="00C57D4C">
        <w:t>,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 of Eco80 reflects RNA function </w:t>
      </w:r>
      <w:r w:rsidR="00C57D4C" w:rsidRPr="00C57D4C">
        <w:rPr>
          <w:i/>
          <w:iCs/>
        </w:rPr>
        <w:t xml:space="preserve">in vivo </w:t>
      </w:r>
      <w:r w:rsidR="00C57D4C" w:rsidRPr="00C57D4C">
        <w:t xml:space="preserve">and enhance the biological relevance of mechanistic studies of RNA </w:t>
      </w:r>
      <w:r w:rsidR="00C57D4C" w:rsidRPr="00C57D4C">
        <w:rPr>
          <w:i/>
          <w:iCs/>
        </w:rPr>
        <w:t>in</w:t>
      </w:r>
      <w:r w:rsidR="00DE13FE">
        <w:rPr>
          <w:i/>
          <w:iCs/>
        </w:rPr>
        <w:t xml:space="preserve"> </w:t>
      </w:r>
      <w:r w:rsidR="00C57D4C" w:rsidRPr="00C57D4C">
        <w:rPr>
          <w:i/>
          <w:iCs/>
        </w:rPr>
        <w:t>vitro</w:t>
      </w:r>
      <w:r w:rsidR="00C57D4C" w:rsidRPr="00C57D4C">
        <w:t>.</w:t>
      </w:r>
      <w:bookmarkEnd w:id="3"/>
    </w:p>
    <w:p w14:paraId="34B167D2" w14:textId="7E745083" w:rsidR="004E35E0" w:rsidRDefault="004E35E0" w:rsidP="005F112A">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642A0C" w:rsidRDefault="00935500" w:rsidP="005F112A">
      <w:pPr>
        <w:pStyle w:val="TAMainText"/>
        <w:rPr>
          <w:b/>
          <w:bCs/>
        </w:rPr>
      </w:pPr>
      <w:r w:rsidRPr="00642A0C">
        <w:rPr>
          <w:b/>
          <w:bCs/>
        </w:rPr>
        <w:t>Introduction</w:t>
      </w:r>
    </w:p>
    <w:p w14:paraId="41230095" w14:textId="76AD3660" w:rsidR="00935500" w:rsidRPr="00935500" w:rsidRDefault="00935500" w:rsidP="005F112A">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00F34B64">
        <w:instrText xml:space="preserve"> ADDIN ZOTERO_ITEM CSL_CITATION {"citationID":"a29a371972d","properties":{"formattedCitation":"\\super 2\\uc0\\u8211{}4\\nosupersub{}","plainCitation":"2</w:instrText>
      </w:r>
      <w:r w:rsidR="00F34B64">
        <w:rPr>
          <w:rFonts w:hint="eastAsia"/>
        </w:rPr>
        <w:instrText>–</w:instrText>
      </w:r>
      <w:r w:rsidR="00F34B64">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license":"2016 Nature Publishing Group, a division of Macmillan Publishers Limited. All Rights Reserved.","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license":"2022 The Author(s)","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F34B64">
        <w:rPr>
          <w:rFonts w:hint="eastAsia"/>
        </w:rPr>
        <w:instrText>ää</w:instrText>
      </w:r>
      <w:r w:rsidR="00F34B64">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56C3A10E" w:rsidR="009B0000" w:rsidRPr="00935500" w:rsidRDefault="00935500" w:rsidP="005F112A">
      <w:pPr>
        <w:pStyle w:val="TAMainText"/>
        <w:rPr>
          <w:kern w:val="20"/>
          <w:sz w:val="18"/>
        </w:rPr>
      </w:pPr>
      <w:r w:rsidRPr="00935500">
        <w:t xml:space="preserve">Many studies have investigated the effects of individual components of the cellular environment on nucleic acid structure, including small molecules and </w:t>
      </w:r>
      <w:r w:rsidR="00916F02">
        <w:t>non-</w:t>
      </w:r>
      <w:r w:rsidRPr="00935500">
        <w:t>biological crowders. Studies that use</w:t>
      </w:r>
      <w:r w:rsidR="00916F02">
        <w:t>d</w:t>
      </w:r>
      <w:r w:rsidRPr="00935500">
        <w:t xml:space="preserve"> small molecules that are similar to metabolites indicate</w:t>
      </w:r>
      <w:r w:rsidR="00916F02">
        <w:t>d</w:t>
      </w:r>
      <w:r w:rsidRPr="00935500">
        <w:t xml:space="preserv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w:t>
      </w:r>
      <w:r w:rsidR="00916F02">
        <w:t xml:space="preserve"> </w:t>
      </w:r>
      <w:r w:rsidRPr="00935500">
        <w:t>cellular macromolecules reveal</w:t>
      </w:r>
      <w:r w:rsidR="00916F02">
        <w:t>ed</w:t>
      </w:r>
      <w:r w:rsidRPr="00935500">
        <w:t xml:space="preserve">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characterization of RNA helix formation in crowding conditions </w:t>
      </w:r>
      <w:r w:rsidRPr="00935500">
        <w:t>indicate</w:t>
      </w:r>
      <w:r w:rsidR="00916F02">
        <w:t>d</w:t>
      </w:r>
      <w:r w:rsidRPr="00935500">
        <w:t xml:space="preserve"> that crowders destabilize</w:t>
      </w:r>
      <w:r w:rsidR="00916F02">
        <w:t>d</w:t>
      </w:r>
      <w:r w:rsidRPr="00935500">
        <w:t xml:space="preserve"> helices.</w:t>
      </w:r>
      <w:r w:rsidRPr="00935500">
        <w:fldChar w:fldCharType="begin"/>
      </w:r>
      <w:r w:rsidR="00F34B64">
        <w:instrText xml:space="preserve"> ADDIN ZOTERO_ITEM CSL_CITATION {"citationID":"aa84k69c00","properties":{"formattedCitation":"\\super 11\\uc0\\u8211{}13\\nosupersub{}","plainCitation":"11</w:instrText>
      </w:r>
      <w:r w:rsidR="00F34B64">
        <w:rPr>
          <w:rFonts w:hint="eastAsia"/>
        </w:rPr>
        <w:instrText>–</w:instrText>
      </w:r>
      <w:r w:rsidR="00F34B64">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34B64">
        <w:rPr>
          <w:rFonts w:hint="eastAsia"/>
        </w:rPr>
        <w:instrText>°</w:instrText>
      </w:r>
      <w:r w:rsidR="00F34B64">
        <w:instrText>, ∆S</w:instrText>
      </w:r>
      <w:r w:rsidR="00F34B64">
        <w:rPr>
          <w:rFonts w:hint="eastAsia"/>
        </w:rPr>
        <w:instrText>°</w:instrText>
      </w:r>
      <w:r w:rsidR="00F34B64">
        <w:instrText>, and ∆G</w:instrText>
      </w:r>
      <w:r w:rsidR="00F34B64">
        <w:rPr>
          <w:rFonts w:hint="eastAsia"/>
        </w:rPr>
        <w:instrText>°</w:instrText>
      </w:r>
      <w:r w:rsidR="00F34B64">
        <w:instrText>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w:instrText>
      </w:r>
      <w:r w:rsidR="00F34B64">
        <w:rPr>
          <w:rFonts w:hint="eastAsia"/>
        </w:rPr>
        <w:instrText>©</w:instrText>
      </w:r>
      <w:r w:rsidR="00F34B64">
        <w:instrText xml:space="preserv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34B64">
        <w:rPr>
          <w:rFonts w:hint="eastAsia"/>
        </w:rPr>
        <w:instrText>Δ</w:instrText>
      </w:r>
      <w:r w:rsidR="00F34B64">
        <w:instrText>G</w:instrText>
      </w:r>
      <w:r w:rsidR="00F34B64">
        <w:rPr>
          <w:rFonts w:hint="eastAsia"/>
        </w:rPr>
        <w:instrText>°</w:instrText>
      </w:r>
      <w:r w:rsidR="00F34B64">
        <w:instrText xml:space="preserve">37 values predicted by the nearest neighbor parameters for RNA duplexes in 20% PEG 200 were ∼0.65 kcal/mol closer to experimental </w:instrText>
      </w:r>
      <w:r w:rsidR="00F34B64">
        <w:rPr>
          <w:rFonts w:hint="eastAsia"/>
        </w:rPr>
        <w:instrText>Δ</w:instrText>
      </w:r>
      <w:r w:rsidR="00F34B64">
        <w:instrText>G</w:instrText>
      </w:r>
      <w:r w:rsidR="00F34B64">
        <w:rPr>
          <w:rFonts w:hint="eastAsia"/>
        </w:rPr>
        <w:instrText>°</w:instrText>
      </w:r>
      <w:r w:rsidR="00F34B64">
        <w:instrText xml:space="preserve">37 values than those predicted by the standard nearest neighbor model. For one DNA sequence in solution with small crowders, the </w:instrText>
      </w:r>
      <w:r w:rsidR="00F34B64">
        <w:rPr>
          <w:rFonts w:hint="eastAsia"/>
        </w:rPr>
        <w:instrText>Δ</w:instrText>
      </w:r>
      <w:r w:rsidR="00F34B64">
        <w:instrText>G</w:instrText>
      </w:r>
      <w:r w:rsidR="00F34B64">
        <w:rPr>
          <w:rFonts w:hint="eastAsia"/>
        </w:rPr>
        <w:instrText>°</w:instrText>
      </w:r>
      <w:r w:rsidR="00F34B64">
        <w:instrText xml:space="preserve">37 values predicted by the 20% PEG 200 RNA nearest neighbor parameters were closer to the experimental values than </w:instrText>
      </w:r>
      <w:r w:rsidR="00F34B64">
        <w:rPr>
          <w:rFonts w:hint="eastAsia"/>
        </w:rPr>
        <w:instrText>Δ</w:instrText>
      </w:r>
      <w:r w:rsidR="00F34B64">
        <w:instrText>G</w:instrText>
      </w:r>
      <w:r w:rsidR="00F34B64">
        <w:rPr>
          <w:rFonts w:hint="eastAsia"/>
        </w:rPr>
        <w:instrText>°</w:instrText>
      </w:r>
      <w:r w:rsidR="00F34B64">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E85DD27" w:rsidR="00935500" w:rsidRPr="00935500" w:rsidRDefault="00935500" w:rsidP="005F112A">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w:t>
      </w:r>
      <w:r w:rsidR="00916F02">
        <w:t xml:space="preserve">the </w:t>
      </w:r>
      <w:r w:rsidRPr="00935500">
        <w:t>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4" w:name="_Hlk107488749"/>
      <w:r w:rsidRPr="00935500">
        <w:t>Mg</w:t>
      </w:r>
      <w:r w:rsidRPr="00935500">
        <w:rPr>
          <w:vertAlign w:val="superscript"/>
        </w:rPr>
        <w:t>2+</w:t>
      </w:r>
      <w:r w:rsidRPr="00935500">
        <w:t xml:space="preserve"> </w:t>
      </w:r>
      <w:bookmarkEnd w:id="4"/>
      <w:r w:rsidRPr="00935500">
        <w:t>speciation between free and chelated Mg</w:t>
      </w:r>
      <w:r w:rsidRPr="00935500">
        <w:rPr>
          <w:vertAlign w:val="superscript"/>
        </w:rPr>
        <w:t>2+</w:t>
      </w:r>
      <w:r w:rsidRPr="00935500">
        <w:t>.</w:t>
      </w:r>
    </w:p>
    <w:p w14:paraId="0B4BC3C9" w14:textId="05F1DC8E" w:rsidR="000D5668" w:rsidRDefault="00935500" w:rsidP="005F112A">
      <w:pPr>
        <w:pStyle w:val="TAMainText"/>
      </w:pPr>
      <w:r w:rsidRPr="00935500">
        <w:t xml:space="preserve">Control over </w:t>
      </w:r>
      <w:bookmarkStart w:id="5" w:name="_Hlk107490045"/>
      <w:r w:rsidRPr="00935500">
        <w:t>Mg</w:t>
      </w:r>
      <w:r w:rsidRPr="00935500">
        <w:rPr>
          <w:vertAlign w:val="superscript"/>
        </w:rPr>
        <w:t>2+</w:t>
      </w:r>
      <w:r w:rsidRPr="00935500">
        <w:t xml:space="preserve"> </w:t>
      </w:r>
      <w:bookmarkEnd w:id="5"/>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metabolite</w:t>
      </w:r>
      <w:r w:rsidR="00ED0E82">
        <w:t xml:space="preserve"> chelated</w:t>
      </w:r>
      <w:r w:rsidRPr="00935500">
        <w:t>-Mg</w:t>
      </w:r>
      <w:r w:rsidRPr="00935500">
        <w:rPr>
          <w:vertAlign w:val="superscript"/>
        </w:rPr>
        <w:t>2+</w:t>
      </w:r>
      <w:r w:rsidRPr="00935500">
        <w:t xml:space="preserve"> complexes to RNA function.</w:t>
      </w:r>
      <w:r w:rsidRPr="00935500">
        <w:fldChar w:fldCharType="begin"/>
      </w:r>
      <w:r w:rsidR="00F34B64">
        <w:instrText xml:space="preserve"> ADDIN ZOTERO_ITEM CSL_CITATION {"citationID":"a23ml4ccbm5","properties":{"formattedCitation":"\\super 22\\uc0\\u8211{}24\\nosupersub{}","plainCitation":"22</w:instrText>
      </w:r>
      <w:r w:rsidR="00F34B64">
        <w:rPr>
          <w:rFonts w:hint="eastAsia"/>
        </w:rPr>
        <w:instrText>–</w:instrText>
      </w:r>
      <w:r w:rsidR="00F34B64">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w:t>
      </w:r>
      <w:r w:rsidR="00916F02">
        <w:t>ed</w:t>
      </w:r>
      <w:r w:rsidRPr="00935500">
        <w:t xml:space="preserve">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w:t>
      </w:r>
      <w:r w:rsidR="00ED0E82">
        <w:t xml:space="preserve"> </w:t>
      </w:r>
      <w:r w:rsidRPr="00935500">
        <w:t>binding, meaning that one metabolite interacts with one Mg</w:t>
      </w:r>
      <w:r w:rsidRPr="00935500">
        <w:rPr>
          <w:vertAlign w:val="superscript"/>
        </w:rPr>
        <w:t>2+</w:t>
      </w:r>
      <w:r w:rsidRPr="00935500">
        <w:t xml:space="preserve"> ion, and binding constants </w:t>
      </w:r>
      <w:r w:rsidR="0048739F">
        <w:t>we</w:t>
      </w:r>
      <w:r w:rsidRPr="00935500">
        <w:t>re 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629BDB37" w:rsidR="00935500" w:rsidRPr="006E44EE" w:rsidRDefault="00935500" w:rsidP="005F112A">
      <w:pPr>
        <w:pStyle w:val="TAMainText"/>
      </w:pPr>
      <w:r w:rsidRPr="00935500">
        <w:lastRenderedPageBreak/>
        <w:t>Herein, we take a bottom</w:t>
      </w:r>
      <w:r w:rsidR="00ED0E82">
        <w:t>-</w:t>
      </w:r>
      <w:r w:rsidRPr="00935500">
        <w:t xml:space="preserve">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6" w:name="_Hlk107490497"/>
      <w:r w:rsidRPr="00935500">
        <w:t>Mg</w:t>
      </w:r>
      <w:r w:rsidRPr="00935500">
        <w:rPr>
          <w:vertAlign w:val="superscript"/>
        </w:rPr>
        <w:t>2+</w:t>
      </w:r>
      <w:bookmarkEnd w:id="6"/>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DE13FE">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DE13FE">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DE13FE">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DE13FE">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DE13FE">
            <w:pPr>
              <w:pStyle w:val="TCTableBody"/>
              <w:spacing w:before="0" w:after="0"/>
              <w:jc w:val="center"/>
            </w:pPr>
            <w:r>
              <w:t>Chelation</w:t>
            </w:r>
            <w:r>
              <w:br/>
              <w:t>strength</w:t>
            </w:r>
            <w:r>
              <w:rPr>
                <w:vertAlign w:val="superscript"/>
              </w:rPr>
              <w:t>e</w:t>
            </w:r>
          </w:p>
        </w:tc>
      </w:tr>
      <w:tr w:rsidR="00183F17" w14:paraId="74511C6E" w14:textId="77777777" w:rsidTr="00DE13FE">
        <w:trPr>
          <w:trHeight w:val="144"/>
        </w:trPr>
        <w:tc>
          <w:tcPr>
            <w:tcW w:w="2095" w:type="pct"/>
            <w:tcBorders>
              <w:top w:val="single" w:sz="4" w:space="0" w:color="000000"/>
              <w:right w:val="single" w:sz="4" w:space="0" w:color="000000"/>
            </w:tcBorders>
            <w:vAlign w:val="center"/>
          </w:tcPr>
          <w:p w14:paraId="62A4B87E" w14:textId="77777777" w:rsidR="00183F17" w:rsidRDefault="00183F17" w:rsidP="00DE13FE">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DE13FE">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DE13FE">
            <w:pPr>
              <w:pStyle w:val="TCTableBody"/>
              <w:spacing w:before="0" w:after="0"/>
              <w:jc w:val="center"/>
            </w:pPr>
            <w:r>
              <w:t>0.28</w:t>
            </w:r>
            <w:r>
              <w:br/>
              <w:t>(0.01)</w:t>
            </w:r>
            <w:r w:rsidRPr="00444484">
              <w:rPr>
                <w:vertAlign w:val="superscript"/>
              </w:rPr>
              <w:t>b</w:t>
            </w:r>
          </w:p>
        </w:tc>
        <w:tc>
          <w:tcPr>
            <w:tcW w:w="996" w:type="pct"/>
            <w:tcBorders>
              <w:top w:val="single" w:sz="4" w:space="0" w:color="000000"/>
              <w:left w:val="single" w:sz="4" w:space="0" w:color="000000"/>
            </w:tcBorders>
            <w:vAlign w:val="center"/>
          </w:tcPr>
          <w:p w14:paraId="355AB7FC" w14:textId="77777777" w:rsidR="00183F17" w:rsidRDefault="00183F17" w:rsidP="00DE13FE">
            <w:pPr>
              <w:pStyle w:val="TCTableBody"/>
              <w:spacing w:before="0" w:after="0"/>
              <w:jc w:val="center"/>
            </w:pPr>
            <w:r>
              <w:t>NTPCM</w:t>
            </w:r>
            <w:r>
              <w:br/>
              <w:t>(Strong)</w:t>
            </w:r>
          </w:p>
        </w:tc>
      </w:tr>
      <w:tr w:rsidR="00183F17" w14:paraId="4DEB3609" w14:textId="77777777" w:rsidTr="00DE13FE">
        <w:trPr>
          <w:trHeight w:val="144"/>
        </w:trPr>
        <w:tc>
          <w:tcPr>
            <w:tcW w:w="2095" w:type="pct"/>
            <w:tcBorders>
              <w:right w:val="single" w:sz="4" w:space="0" w:color="000000"/>
            </w:tcBorders>
            <w:vAlign w:val="center"/>
          </w:tcPr>
          <w:p w14:paraId="66BC98A7" w14:textId="77777777" w:rsidR="00183F17" w:rsidRDefault="00183F17" w:rsidP="00DE13FE">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DE13FE">
            <w:pPr>
              <w:pStyle w:val="TCTableBody"/>
              <w:spacing w:before="0" w:after="0"/>
              <w:jc w:val="center"/>
            </w:pPr>
            <w:r>
              <w:t>8.29</w:t>
            </w:r>
          </w:p>
          <w:p w14:paraId="6681F87B" w14:textId="77777777" w:rsidR="00183F17" w:rsidRDefault="00183F17" w:rsidP="00DE13FE">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DE13FE">
            <w:pPr>
              <w:pStyle w:val="TCTableBody"/>
              <w:spacing w:before="0" w:after="0"/>
              <w:jc w:val="center"/>
            </w:pPr>
            <w:r>
              <w:t>0.248</w:t>
            </w:r>
            <w:r>
              <w:br/>
              <w:t>(0.004)</w:t>
            </w:r>
            <w:r>
              <w:rPr>
                <w:vertAlign w:val="superscript"/>
              </w:rPr>
              <w:t>b</w:t>
            </w:r>
          </w:p>
        </w:tc>
        <w:tc>
          <w:tcPr>
            <w:tcW w:w="996" w:type="pct"/>
            <w:tcBorders>
              <w:left w:val="single" w:sz="4" w:space="0" w:color="000000"/>
            </w:tcBorders>
            <w:vAlign w:val="center"/>
          </w:tcPr>
          <w:p w14:paraId="163A1959" w14:textId="77777777" w:rsidR="00183F17" w:rsidRDefault="00183F17" w:rsidP="00DE13FE">
            <w:pPr>
              <w:pStyle w:val="TCTableBody"/>
              <w:spacing w:before="0" w:after="0"/>
              <w:jc w:val="center"/>
            </w:pPr>
            <w:r>
              <w:t>NTPCM</w:t>
            </w:r>
            <w:r>
              <w:br/>
              <w:t>(Strong)</w:t>
            </w:r>
          </w:p>
        </w:tc>
      </w:tr>
      <w:tr w:rsidR="00183F17" w14:paraId="4036FB8C" w14:textId="77777777" w:rsidTr="00DE13FE">
        <w:trPr>
          <w:trHeight w:val="144"/>
        </w:trPr>
        <w:tc>
          <w:tcPr>
            <w:tcW w:w="2095" w:type="pct"/>
            <w:tcBorders>
              <w:right w:val="single" w:sz="4" w:space="0" w:color="000000"/>
            </w:tcBorders>
            <w:vAlign w:val="center"/>
          </w:tcPr>
          <w:p w14:paraId="5384D4C7" w14:textId="77777777" w:rsidR="00183F17" w:rsidRDefault="00183F17" w:rsidP="00DE13FE">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DE13FE">
            <w:pPr>
              <w:pStyle w:val="TCTableBody"/>
              <w:spacing w:before="0" w:after="0"/>
              <w:jc w:val="center"/>
            </w:pPr>
            <w:r>
              <w:t>4.87</w:t>
            </w:r>
          </w:p>
          <w:p w14:paraId="22DCAC81" w14:textId="77777777" w:rsidR="00183F17" w:rsidRDefault="00183F17" w:rsidP="00DE13FE">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DE13FE">
            <w:pPr>
              <w:pStyle w:val="TCTableBody"/>
              <w:spacing w:before="0" w:after="0"/>
              <w:jc w:val="center"/>
            </w:pPr>
            <w:r>
              <w:t>0.201</w:t>
            </w:r>
          </w:p>
          <w:p w14:paraId="562E83A3" w14:textId="77777777" w:rsidR="00183F17" w:rsidRDefault="00183F17" w:rsidP="00DE13FE">
            <w:pPr>
              <w:pStyle w:val="TCTableBody"/>
              <w:spacing w:before="0" w:after="0"/>
              <w:jc w:val="center"/>
            </w:pPr>
            <w:r>
              <w:t>(0.007)</w:t>
            </w:r>
            <w:r>
              <w:rPr>
                <w:vertAlign w:val="superscript"/>
              </w:rPr>
              <w:t>b</w:t>
            </w:r>
          </w:p>
        </w:tc>
        <w:tc>
          <w:tcPr>
            <w:tcW w:w="996" w:type="pct"/>
            <w:tcBorders>
              <w:left w:val="single" w:sz="4" w:space="0" w:color="000000"/>
            </w:tcBorders>
            <w:vAlign w:val="center"/>
          </w:tcPr>
          <w:p w14:paraId="517CEA57" w14:textId="77777777" w:rsidR="00183F17" w:rsidRDefault="00183F17" w:rsidP="00DE13FE">
            <w:pPr>
              <w:pStyle w:val="TCTableBody"/>
              <w:spacing w:before="0" w:after="0"/>
              <w:jc w:val="center"/>
            </w:pPr>
            <w:r>
              <w:t>NTPCM</w:t>
            </w:r>
            <w:r>
              <w:br/>
              <w:t>(Strong)</w:t>
            </w:r>
          </w:p>
        </w:tc>
      </w:tr>
      <w:tr w:rsidR="00183F17" w14:paraId="6CBF7DF1" w14:textId="77777777" w:rsidTr="00DE13FE">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DE13FE">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DE13FE">
            <w:pPr>
              <w:pStyle w:val="TCTableBody"/>
              <w:spacing w:before="0" w:after="0"/>
              <w:jc w:val="center"/>
            </w:pPr>
            <w:r>
              <w:t>4.62</w:t>
            </w:r>
          </w:p>
          <w:p w14:paraId="3C6732A5" w14:textId="77777777" w:rsidR="00183F17" w:rsidRDefault="00183F17" w:rsidP="00DE13FE">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DE13FE">
            <w:pPr>
              <w:pStyle w:val="TCTableBody"/>
              <w:spacing w:before="0" w:after="0"/>
              <w:jc w:val="center"/>
            </w:pPr>
            <w:r>
              <w:t xml:space="preserve">0.160 </w:t>
            </w:r>
            <w:r>
              <w:br/>
              <w:t>(0.003)</w:t>
            </w:r>
            <w:r>
              <w:rPr>
                <w:vertAlign w:val="superscript"/>
              </w:rPr>
              <w:t>b</w:t>
            </w:r>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DE13FE">
            <w:pPr>
              <w:pStyle w:val="TCTableBody"/>
              <w:spacing w:before="0" w:after="0"/>
              <w:jc w:val="center"/>
            </w:pPr>
            <w:r>
              <w:t>NTPCM</w:t>
            </w:r>
            <w:r>
              <w:br/>
              <w:t>(Strong)</w:t>
            </w:r>
          </w:p>
        </w:tc>
      </w:tr>
      <w:tr w:rsidR="00183F17" w14:paraId="738026DE" w14:textId="77777777" w:rsidTr="00DE13FE">
        <w:trPr>
          <w:trHeight w:val="144"/>
        </w:trPr>
        <w:tc>
          <w:tcPr>
            <w:tcW w:w="2095" w:type="pct"/>
            <w:tcBorders>
              <w:right w:val="single" w:sz="4" w:space="0" w:color="000000"/>
            </w:tcBorders>
            <w:vAlign w:val="center"/>
          </w:tcPr>
          <w:p w14:paraId="094F7214" w14:textId="77777777" w:rsidR="00183F17" w:rsidRDefault="00183F17" w:rsidP="00DE13FE">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DE13FE">
            <w:pPr>
              <w:pStyle w:val="TCTableBody"/>
              <w:spacing w:before="0" w:after="0"/>
              <w:jc w:val="center"/>
            </w:pPr>
            <w:r>
              <w:t>96</w:t>
            </w:r>
          </w:p>
          <w:p w14:paraId="46D98D75" w14:textId="77777777" w:rsidR="00183F17" w:rsidRDefault="00183F17" w:rsidP="00DE13FE">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DE13FE">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DE13FE">
            <w:pPr>
              <w:pStyle w:val="TCTableBody"/>
              <w:spacing w:before="0" w:after="0"/>
              <w:jc w:val="center"/>
            </w:pPr>
            <w:r>
              <w:t>WMCM</w:t>
            </w:r>
            <w:r>
              <w:br/>
              <w:t>(Weak)</w:t>
            </w:r>
          </w:p>
        </w:tc>
      </w:tr>
      <w:tr w:rsidR="00183F17" w14:paraId="50E0C034" w14:textId="77777777" w:rsidTr="00DE13FE">
        <w:trPr>
          <w:trHeight w:val="144"/>
        </w:trPr>
        <w:tc>
          <w:tcPr>
            <w:tcW w:w="2095" w:type="pct"/>
            <w:tcBorders>
              <w:right w:val="single" w:sz="4" w:space="0" w:color="000000"/>
            </w:tcBorders>
            <w:vAlign w:val="center"/>
          </w:tcPr>
          <w:p w14:paraId="1660195F" w14:textId="77777777" w:rsidR="00183F17" w:rsidRDefault="00183F17" w:rsidP="00DE13FE">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DE13FE">
            <w:pPr>
              <w:pStyle w:val="TCTableBody"/>
              <w:spacing w:before="0" w:after="0"/>
              <w:jc w:val="center"/>
            </w:pPr>
            <w:r>
              <w:t>16.6</w:t>
            </w:r>
          </w:p>
          <w:p w14:paraId="21C80845" w14:textId="77777777" w:rsidR="00183F17" w:rsidRDefault="00183F17" w:rsidP="00DE13FE">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DE13FE">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996" w:type="pct"/>
            <w:tcBorders>
              <w:left w:val="single" w:sz="4" w:space="0" w:color="000000"/>
            </w:tcBorders>
            <w:vAlign w:val="center"/>
          </w:tcPr>
          <w:p w14:paraId="0BE0F9ED" w14:textId="77777777" w:rsidR="00183F17" w:rsidRDefault="00183F17" w:rsidP="00DE13FE">
            <w:pPr>
              <w:pStyle w:val="TCTableBody"/>
              <w:spacing w:before="0" w:after="0"/>
              <w:jc w:val="center"/>
            </w:pPr>
            <w:r>
              <w:t>WMCM</w:t>
            </w:r>
            <w:r>
              <w:br/>
              <w:t>(Weak)</w:t>
            </w:r>
          </w:p>
        </w:tc>
      </w:tr>
      <w:tr w:rsidR="00183F17" w14:paraId="6199DB03" w14:textId="77777777" w:rsidTr="00DE13FE">
        <w:trPr>
          <w:trHeight w:val="144"/>
        </w:trPr>
        <w:tc>
          <w:tcPr>
            <w:tcW w:w="2095" w:type="pct"/>
            <w:tcBorders>
              <w:right w:val="single" w:sz="4" w:space="0" w:color="000000"/>
            </w:tcBorders>
            <w:vAlign w:val="center"/>
          </w:tcPr>
          <w:p w14:paraId="593A7331" w14:textId="77777777" w:rsidR="00183F17" w:rsidRDefault="00183F17" w:rsidP="00DE13FE">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DE13FE">
            <w:pPr>
              <w:pStyle w:val="TCTableBody"/>
              <w:spacing w:before="0" w:after="0"/>
              <w:jc w:val="center"/>
            </w:pPr>
            <w:r>
              <w:t>15.2</w:t>
            </w:r>
          </w:p>
          <w:p w14:paraId="72A68798" w14:textId="77777777" w:rsidR="00183F17" w:rsidRDefault="00183F17" w:rsidP="00DE13FE">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DE13FE">
            <w:pPr>
              <w:pStyle w:val="TCTableBody"/>
              <w:spacing w:before="0" w:after="0"/>
              <w:jc w:val="center"/>
            </w:pPr>
            <w:r>
              <w:t>5.9</w:t>
            </w:r>
            <w:r>
              <w:br/>
              <w:t>(0.1)</w:t>
            </w:r>
            <w:r>
              <w:rPr>
                <w:vertAlign w:val="superscript"/>
              </w:rPr>
              <w:t>b</w:t>
            </w:r>
          </w:p>
        </w:tc>
        <w:tc>
          <w:tcPr>
            <w:tcW w:w="996" w:type="pct"/>
            <w:tcBorders>
              <w:left w:val="single" w:sz="4" w:space="0" w:color="000000"/>
            </w:tcBorders>
            <w:vAlign w:val="center"/>
          </w:tcPr>
          <w:p w14:paraId="73AA26A7" w14:textId="77777777" w:rsidR="00183F17" w:rsidRDefault="00183F17" w:rsidP="00DE13FE">
            <w:pPr>
              <w:pStyle w:val="TCTableBody"/>
              <w:spacing w:before="0" w:after="0"/>
              <w:jc w:val="center"/>
            </w:pPr>
            <w:r>
              <w:t>WMCM</w:t>
            </w:r>
            <w:r>
              <w:br/>
              <w:t>(Weak)</w:t>
            </w:r>
          </w:p>
        </w:tc>
      </w:tr>
      <w:tr w:rsidR="00183F17" w14:paraId="31B4D199" w14:textId="77777777" w:rsidTr="00DE13FE">
        <w:trPr>
          <w:trHeight w:val="144"/>
        </w:trPr>
        <w:tc>
          <w:tcPr>
            <w:tcW w:w="2095" w:type="pct"/>
            <w:tcBorders>
              <w:right w:val="single" w:sz="4" w:space="0" w:color="000000"/>
            </w:tcBorders>
            <w:vAlign w:val="center"/>
          </w:tcPr>
          <w:p w14:paraId="6673F627" w14:textId="77777777" w:rsidR="00183F17" w:rsidRDefault="00183F17" w:rsidP="00DE13FE">
            <w:pPr>
              <w:pStyle w:val="TCTableBody"/>
              <w:spacing w:before="0" w:after="0"/>
              <w:jc w:val="center"/>
            </w:pPr>
            <w:r>
              <w:t>UDP-N-acytylglucosamine</w:t>
            </w:r>
          </w:p>
        </w:tc>
        <w:tc>
          <w:tcPr>
            <w:tcW w:w="997" w:type="pct"/>
            <w:tcBorders>
              <w:left w:val="single" w:sz="4" w:space="0" w:color="000000"/>
              <w:right w:val="single" w:sz="4" w:space="0" w:color="000000"/>
            </w:tcBorders>
            <w:vAlign w:val="center"/>
          </w:tcPr>
          <w:p w14:paraId="09B71DDF" w14:textId="77777777" w:rsidR="00183F17" w:rsidRDefault="00183F17" w:rsidP="00DE13FE">
            <w:pPr>
              <w:pStyle w:val="TCTableBody"/>
              <w:spacing w:before="0" w:after="0"/>
              <w:jc w:val="center"/>
            </w:pPr>
            <w:r>
              <w:t>9.24</w:t>
            </w:r>
          </w:p>
          <w:p w14:paraId="5101B679" w14:textId="77777777" w:rsidR="00183F17" w:rsidRDefault="00183F17" w:rsidP="00DE13FE">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DE13FE">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DE13FE">
            <w:pPr>
              <w:pStyle w:val="TCTableBody"/>
              <w:spacing w:before="0" w:after="0"/>
              <w:jc w:val="center"/>
            </w:pPr>
            <w:r>
              <w:t>WMCM</w:t>
            </w:r>
            <w:r>
              <w:br/>
              <w:t>(Weak)</w:t>
            </w:r>
          </w:p>
        </w:tc>
      </w:tr>
      <w:tr w:rsidR="00183F17" w14:paraId="484B5D10" w14:textId="77777777" w:rsidTr="00DE13FE">
        <w:trPr>
          <w:trHeight w:val="144"/>
        </w:trPr>
        <w:tc>
          <w:tcPr>
            <w:tcW w:w="2095" w:type="pct"/>
            <w:tcBorders>
              <w:right w:val="single" w:sz="4" w:space="0" w:color="000000"/>
            </w:tcBorders>
            <w:vAlign w:val="center"/>
          </w:tcPr>
          <w:p w14:paraId="00D9988D" w14:textId="77777777" w:rsidR="00183F17" w:rsidRDefault="00183F17" w:rsidP="00DE13FE">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DE13FE">
            <w:pPr>
              <w:pStyle w:val="TCTableBody"/>
              <w:spacing w:before="0" w:after="0"/>
              <w:jc w:val="center"/>
            </w:pPr>
            <w:r>
              <w:t>7.88</w:t>
            </w:r>
          </w:p>
          <w:p w14:paraId="35391259" w14:textId="77777777" w:rsidR="00183F17" w:rsidRDefault="00183F17" w:rsidP="00DE13FE">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DE13FE">
            <w:pPr>
              <w:pStyle w:val="TCTableBody"/>
              <w:spacing w:before="0" w:after="0"/>
              <w:jc w:val="center"/>
            </w:pPr>
            <w:r>
              <w:t>17.3</w:t>
            </w:r>
            <w:r>
              <w:br/>
              <w:t>(0.2)</w:t>
            </w:r>
            <w:r>
              <w:rPr>
                <w:vertAlign w:val="superscript"/>
              </w:rPr>
              <w:t>b</w:t>
            </w:r>
          </w:p>
        </w:tc>
        <w:tc>
          <w:tcPr>
            <w:tcW w:w="996" w:type="pct"/>
            <w:tcBorders>
              <w:left w:val="single" w:sz="4" w:space="0" w:color="000000"/>
            </w:tcBorders>
            <w:vAlign w:val="center"/>
          </w:tcPr>
          <w:p w14:paraId="2D26E5D1" w14:textId="77777777" w:rsidR="00183F17" w:rsidRDefault="00183F17" w:rsidP="00DE13FE">
            <w:pPr>
              <w:pStyle w:val="TCTableBody"/>
              <w:spacing w:before="0" w:after="0"/>
              <w:jc w:val="center"/>
            </w:pPr>
            <w:r>
              <w:t>WMCM</w:t>
            </w:r>
            <w:r>
              <w:br/>
              <w:t>(Weak)</w:t>
            </w:r>
          </w:p>
        </w:tc>
      </w:tr>
      <w:tr w:rsidR="00183F17" w14:paraId="44B55827" w14:textId="77777777" w:rsidTr="00DE13FE">
        <w:trPr>
          <w:trHeight w:val="144"/>
        </w:trPr>
        <w:tc>
          <w:tcPr>
            <w:tcW w:w="2095" w:type="pct"/>
            <w:tcBorders>
              <w:right w:val="single" w:sz="4" w:space="0" w:color="000000"/>
            </w:tcBorders>
            <w:vAlign w:val="center"/>
          </w:tcPr>
          <w:p w14:paraId="0E3E1C5C" w14:textId="77777777" w:rsidR="00183F17" w:rsidRDefault="00183F17" w:rsidP="00DE13FE">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DE13FE">
            <w:pPr>
              <w:pStyle w:val="TCTableBody"/>
              <w:spacing w:before="0" w:after="0"/>
              <w:jc w:val="center"/>
            </w:pPr>
            <w:r>
              <w:t>4.23</w:t>
            </w:r>
          </w:p>
          <w:p w14:paraId="52DC6C3D" w14:textId="77777777" w:rsidR="00183F17" w:rsidRDefault="00183F17" w:rsidP="00DE13FE">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DE13FE">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DE13FE">
            <w:pPr>
              <w:pStyle w:val="TCTableBody"/>
              <w:spacing w:before="0" w:after="0"/>
              <w:jc w:val="center"/>
            </w:pPr>
            <w:r>
              <w:t>WMCM</w:t>
            </w:r>
            <w:r>
              <w:br/>
              <w:t>(Weak)</w:t>
            </w:r>
          </w:p>
        </w:tc>
      </w:tr>
      <w:tr w:rsidR="00183F17" w14:paraId="37C02371" w14:textId="77777777" w:rsidTr="00DE13FE">
        <w:trPr>
          <w:trHeight w:val="144"/>
        </w:trPr>
        <w:tc>
          <w:tcPr>
            <w:tcW w:w="2095" w:type="pct"/>
            <w:tcBorders>
              <w:right w:val="single" w:sz="4" w:space="0" w:color="000000"/>
            </w:tcBorders>
            <w:vAlign w:val="center"/>
          </w:tcPr>
          <w:p w14:paraId="7C03B8EA" w14:textId="77777777" w:rsidR="00183F17" w:rsidRDefault="00183F17" w:rsidP="00DE13FE">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DE13FE">
            <w:pPr>
              <w:pStyle w:val="TCTableBody"/>
              <w:spacing w:before="0" w:after="0"/>
              <w:jc w:val="center"/>
            </w:pPr>
            <w:r>
              <w:t>4.02</w:t>
            </w:r>
          </w:p>
          <w:p w14:paraId="0372D2C4" w14:textId="77777777" w:rsidR="00183F17" w:rsidRDefault="00183F17" w:rsidP="00DE13FE">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DE13FE">
            <w:pPr>
              <w:pStyle w:val="TCTableBody"/>
              <w:spacing w:before="0" w:after="0"/>
              <w:jc w:val="center"/>
            </w:pPr>
            <w:r>
              <w:t>NA</w:t>
            </w:r>
            <w:r>
              <w:rPr>
                <w:vertAlign w:val="superscript"/>
              </w:rPr>
              <w:t>d</w:t>
            </w:r>
          </w:p>
        </w:tc>
        <w:tc>
          <w:tcPr>
            <w:tcW w:w="996" w:type="pct"/>
            <w:tcBorders>
              <w:left w:val="single" w:sz="4" w:space="0" w:color="000000"/>
            </w:tcBorders>
            <w:vAlign w:val="center"/>
          </w:tcPr>
          <w:p w14:paraId="5F46BCA6" w14:textId="77777777" w:rsidR="00183F17" w:rsidRDefault="00183F17" w:rsidP="00DE13FE">
            <w:pPr>
              <w:pStyle w:val="TCTableBody"/>
              <w:spacing w:before="0" w:after="0"/>
              <w:jc w:val="center"/>
            </w:pPr>
            <w:r>
              <w:t>WMCM</w:t>
            </w:r>
            <w:r>
              <w:br/>
              <w:t>(Weak)</w:t>
            </w:r>
          </w:p>
        </w:tc>
      </w:tr>
      <w:tr w:rsidR="00183F17" w14:paraId="4C7C2E40" w14:textId="77777777" w:rsidTr="00DE13FE">
        <w:trPr>
          <w:trHeight w:val="144"/>
        </w:trPr>
        <w:tc>
          <w:tcPr>
            <w:tcW w:w="2095" w:type="pct"/>
            <w:tcBorders>
              <w:right w:val="single" w:sz="4" w:space="0" w:color="000000"/>
            </w:tcBorders>
            <w:vAlign w:val="center"/>
          </w:tcPr>
          <w:p w14:paraId="611C788C" w14:textId="77777777" w:rsidR="00183F17" w:rsidRDefault="00183F17" w:rsidP="00DE13FE">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DE13FE">
            <w:pPr>
              <w:pStyle w:val="TCTableBody"/>
              <w:spacing w:before="0" w:after="0"/>
              <w:jc w:val="center"/>
            </w:pPr>
            <w:r>
              <w:t>3.81</w:t>
            </w:r>
          </w:p>
          <w:p w14:paraId="47C7C19B" w14:textId="77777777" w:rsidR="00183F17" w:rsidRDefault="00183F17" w:rsidP="00DE13FE">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DE13FE">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996" w:type="pct"/>
            <w:tcBorders>
              <w:left w:val="single" w:sz="4" w:space="0" w:color="000000"/>
            </w:tcBorders>
            <w:vAlign w:val="center"/>
          </w:tcPr>
          <w:p w14:paraId="24FB01AE" w14:textId="77777777" w:rsidR="00183F17" w:rsidRDefault="00183F17" w:rsidP="00DE13FE">
            <w:pPr>
              <w:pStyle w:val="TCTableBody"/>
              <w:spacing w:before="0" w:after="0"/>
              <w:jc w:val="center"/>
            </w:pPr>
            <w:r>
              <w:t>WMCM</w:t>
            </w:r>
            <w:r>
              <w:br/>
              <w:t>(Weak)</w:t>
            </w:r>
          </w:p>
        </w:tc>
      </w:tr>
      <w:tr w:rsidR="00183F17" w14:paraId="15CF5A4A" w14:textId="77777777" w:rsidTr="00DE13FE">
        <w:trPr>
          <w:trHeight w:val="144"/>
        </w:trPr>
        <w:tc>
          <w:tcPr>
            <w:tcW w:w="2095" w:type="pct"/>
            <w:tcBorders>
              <w:right w:val="single" w:sz="4" w:space="0" w:color="000000"/>
            </w:tcBorders>
            <w:vAlign w:val="center"/>
          </w:tcPr>
          <w:p w14:paraId="53073660" w14:textId="77777777" w:rsidR="00183F17" w:rsidRDefault="00183F17" w:rsidP="00DE13FE">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DE13FE">
            <w:pPr>
              <w:pStyle w:val="TCTableBody"/>
              <w:spacing w:before="0" w:after="0"/>
              <w:jc w:val="center"/>
            </w:pPr>
            <w:r>
              <w:t>3.77</w:t>
            </w:r>
          </w:p>
          <w:p w14:paraId="4B939AA1" w14:textId="77777777" w:rsidR="00183F17" w:rsidRDefault="00183F17" w:rsidP="00DE13FE">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DE13FE">
            <w:pPr>
              <w:pStyle w:val="TCTableBody"/>
              <w:spacing w:before="0" w:after="0"/>
              <w:jc w:val="center"/>
            </w:pPr>
            <w:r>
              <w:t>14.4</w:t>
            </w:r>
            <w:r>
              <w:br/>
              <w:t>(0.2)</w:t>
            </w:r>
            <w:r>
              <w:rPr>
                <w:vertAlign w:val="superscript"/>
              </w:rPr>
              <w:t>b</w:t>
            </w:r>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DE13FE">
            <w:pPr>
              <w:pStyle w:val="TCTableBody"/>
              <w:spacing w:before="0" w:after="0"/>
              <w:jc w:val="center"/>
            </w:pPr>
            <w:r>
              <w:t>WMCM</w:t>
            </w:r>
            <w:r>
              <w:br/>
              <w:t>(Weak)</w:t>
            </w:r>
          </w:p>
        </w:tc>
      </w:tr>
      <w:tr w:rsidR="00183F17" w14:paraId="689E2B6C" w14:textId="77777777" w:rsidTr="00DE13FE">
        <w:trPr>
          <w:trHeight w:val="144"/>
        </w:trPr>
        <w:tc>
          <w:tcPr>
            <w:tcW w:w="2095" w:type="pct"/>
            <w:tcMar>
              <w:top w:w="55" w:type="dxa"/>
              <w:bottom w:w="55" w:type="dxa"/>
            </w:tcMar>
            <w:vAlign w:val="center"/>
          </w:tcPr>
          <w:p w14:paraId="4EC788DF" w14:textId="77777777" w:rsidR="00183F17" w:rsidRDefault="00183F17" w:rsidP="00DE13FE">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DE13FE">
            <w:pPr>
              <w:pStyle w:val="TCTableBody"/>
              <w:spacing w:before="0" w:after="0"/>
              <w:jc w:val="center"/>
            </w:pPr>
            <w:r>
              <w:t>3.66</w:t>
            </w:r>
          </w:p>
          <w:p w14:paraId="7BD830D8" w14:textId="77777777" w:rsidR="00183F17" w:rsidRDefault="00183F17" w:rsidP="00DE13FE">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DE13FE">
            <w:pPr>
              <w:pStyle w:val="TCTableBody"/>
              <w:spacing w:before="0" w:after="0"/>
              <w:jc w:val="center"/>
            </w:pPr>
            <w:r>
              <w:t>15.8</w:t>
            </w:r>
            <w:r>
              <w:br/>
              <w:t>(0.9)</w:t>
            </w:r>
            <w:r>
              <w:rPr>
                <w:vertAlign w:val="superscript"/>
              </w:rPr>
              <w:t>c</w:t>
            </w:r>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DE13FE">
            <w:pPr>
              <w:pStyle w:val="TCTableBody"/>
              <w:spacing w:before="0" w:after="0"/>
              <w:jc w:val="center"/>
            </w:pPr>
            <w:r>
              <w:t>WMCM</w:t>
            </w:r>
            <w:r>
              <w:br/>
              <w:t>(Weak)</w:t>
            </w:r>
          </w:p>
        </w:tc>
      </w:tr>
      <w:tr w:rsidR="00183F17" w14:paraId="3856598E" w14:textId="77777777" w:rsidTr="00DE13FE">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DE13FE">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DE13FE">
            <w:pPr>
              <w:pStyle w:val="TCTableBody"/>
              <w:spacing w:before="0" w:after="0"/>
              <w:jc w:val="center"/>
            </w:pPr>
            <w:r>
              <w:t>3.06</w:t>
            </w:r>
          </w:p>
          <w:p w14:paraId="15A459E5" w14:textId="77777777" w:rsidR="00183F17" w:rsidRDefault="00183F17" w:rsidP="00DE13FE">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DE13FE">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DE13FE">
            <w:pPr>
              <w:pStyle w:val="TCTableBody"/>
              <w:spacing w:before="0" w:after="0"/>
              <w:jc w:val="center"/>
            </w:pPr>
            <w:r>
              <w:t>WMCM</w:t>
            </w:r>
            <w:r>
              <w:br/>
              <w:t>(Weak)</w:t>
            </w:r>
          </w:p>
        </w:tc>
      </w:tr>
    </w:tbl>
    <w:p w14:paraId="605B651D" w14:textId="33517D4A" w:rsidR="00ED37ED" w:rsidRDefault="00183F17" w:rsidP="0048739F">
      <w:pPr>
        <w:pStyle w:val="TCTableBody"/>
        <w:spacing w:before="0" w:after="120"/>
      </w:pPr>
      <w:r w:rsidRPr="00FF1DBC">
        <w:rPr>
          <w:vertAlign w:val="superscript"/>
        </w:rPr>
        <w:t>a</w:t>
      </w:r>
      <w:r w:rsidRPr="00FF1DBC">
        <w:t>Uncertainty propagated from uncertainties in reagent masses and volumes used during sample preparation. Extra significant digits included to avoid systematic rounding errors in the statistical model.</w:t>
      </w:r>
      <w:r w:rsidRPr="00FF1DBC">
        <w:rPr>
          <w:vertAlign w:val="superscript"/>
        </w:rPr>
        <w:t xml:space="preserve"> b</w:t>
      </w:r>
      <w:r w:rsidRPr="00FF1DBC">
        <w:t xml:space="preserve">Determined at 37 °C with </w:t>
      </w:r>
      <w:r w:rsidR="00ED37ED">
        <w:t>ITC</w:t>
      </w:r>
      <w:r w:rsidRPr="00FF1DBC">
        <w:t xml:space="preserve"> as measured in SI figure 1 and SI table 2. Error is the propagated standard error in the fit parameters.</w:t>
      </w:r>
      <w:r w:rsidRPr="00FF1DBC">
        <w:rPr>
          <w:vertAlign w:val="superscript"/>
        </w:rPr>
        <w:t xml:space="preserve"> c</w:t>
      </w:r>
      <w:r w:rsidRPr="00FF1DBC">
        <w:t>Determined at 37 °C with HQS emission as measured in the SI figure 2 and SI table 3. Error is the propagated standard error in the fit parameters.</w:t>
      </w:r>
      <w:r w:rsidRPr="00FF1DBC">
        <w:rPr>
          <w:b/>
          <w:vertAlign w:val="superscript"/>
        </w:rPr>
        <w:t xml:space="preserve"> </w:t>
      </w:r>
      <w:r w:rsidRPr="00FF1DBC">
        <w:rPr>
          <w:bCs/>
          <w:vertAlign w:val="superscript"/>
        </w:rPr>
        <w:t>d</w:t>
      </w:r>
      <w:r w:rsidRPr="00FF1DBC">
        <w:rPr>
          <w:bCs/>
        </w:rPr>
        <w:t xml:space="preserve">No binding observed as per SI </w:t>
      </w:r>
      <w:r w:rsidR="001978CD">
        <w:rPr>
          <w:bCs/>
        </w:rPr>
        <w:t>f</w:t>
      </w:r>
      <w:r w:rsidRPr="00FF1DBC">
        <w:rPr>
          <w:bCs/>
        </w:rPr>
        <w:t>igure 2</w:t>
      </w:r>
      <w:r w:rsidRPr="00FF1DBC">
        <w:rPr>
          <w:b/>
        </w:rPr>
        <w:t>.</w:t>
      </w:r>
      <w:r w:rsidRPr="00FF1DBC">
        <w:rPr>
          <w:b/>
          <w:vertAlign w:val="superscript"/>
        </w:rPr>
        <w:t xml:space="preserve"> </w:t>
      </w:r>
      <w:r w:rsidRPr="00FF1DBC">
        <w:rPr>
          <w:vertAlign w:val="superscript"/>
        </w:rPr>
        <w:t>e</w:t>
      </w:r>
      <w:r w:rsidRPr="00FF1DBC">
        <w:t xml:space="preserve">Metabolites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80,  nucleotid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58405F44" w14:textId="77777777" w:rsidR="00916F02" w:rsidRPr="00916F02" w:rsidRDefault="00916F02" w:rsidP="00916F02"/>
    <w:p w14:paraId="22EFD08F" w14:textId="0044897E" w:rsidR="00183F17" w:rsidRPr="00642A0C" w:rsidRDefault="00183F17" w:rsidP="005F112A">
      <w:pPr>
        <w:pStyle w:val="TAMainText"/>
        <w:rPr>
          <w:b/>
          <w:bCs/>
        </w:rPr>
      </w:pPr>
      <w:r w:rsidRPr="00642A0C">
        <w:rPr>
          <w:b/>
          <w:bCs/>
        </w:rPr>
        <w:t>Results</w:t>
      </w:r>
    </w:p>
    <w:p w14:paraId="06E43C2D" w14:textId="53DEBC6F" w:rsidR="00935500" w:rsidRPr="00ED0E82" w:rsidRDefault="00935500" w:rsidP="005F112A">
      <w:pPr>
        <w:pStyle w:val="TAMainText"/>
        <w:rPr>
          <w:i/>
          <w:iCs/>
        </w:rPr>
      </w:pPr>
      <w:r w:rsidRPr="00ED0E82">
        <w:rPr>
          <w:i/>
          <w:iCs/>
        </w:rPr>
        <w:t>Eco80: An artificial cytoplasm containing 80% of E. coli metabolites</w:t>
      </w:r>
    </w:p>
    <w:p w14:paraId="7CE531AE" w14:textId="7C7F999C" w:rsidR="00935500" w:rsidRPr="00935500" w:rsidRDefault="00935500" w:rsidP="005F112A">
      <w:pPr>
        <w:pStyle w:val="TAMainText"/>
      </w:pPr>
      <w:r w:rsidRPr="00935500">
        <w:rPr>
          <w:i/>
          <w:iCs/>
        </w:rPr>
        <w:t xml:space="preserve">E. coli </w:t>
      </w:r>
      <w:r w:rsidRPr="00935500">
        <w:t>cells contain hundreds of metabolites (~240 mM total),</w:t>
      </w:r>
      <w:r w:rsidRPr="00935500">
        <w:fldChar w:fldCharType="begin"/>
      </w:r>
      <w:r w:rsidR="00F34B64">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license":"2009 Nature Publishing Group","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w:t>
      </w:r>
      <w:r w:rsidR="00E73EC8">
        <w:t>-</w:t>
      </w:r>
      <w:r w:rsidRPr="00935500">
        <w:t>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76A45CBF" w:rsidR="00935500" w:rsidRPr="00935500" w:rsidRDefault="00935500" w:rsidP="005F112A">
      <w:pPr>
        <w:pStyle w:val="TAMainText"/>
      </w:pPr>
      <w:r w:rsidRPr="00935500">
        <w:t xml:space="preserve">Eco80 was prepared at a 2x concentration so that it could be diluted into other reagents and contain physiological concentrations of monovalent metal ions at pH 7.0 (see supplementary information (SI) table 1 for details). Briefly, all metabolites in Eco80 </w:t>
      </w:r>
      <w:r w:rsidR="00916F02">
        <w:t>we</w:t>
      </w:r>
      <w:r w:rsidRPr="00935500">
        <w:t>re zwitterions or negatively charged near physiological pH 7, which require</w:t>
      </w:r>
      <w:r w:rsidR="00916F02">
        <w:t>d</w:t>
      </w:r>
      <w:r w:rsidRPr="00935500">
        <w:t xml:space="preserve"> electrostatic neutralization with </w:t>
      </w:r>
      <w:r w:rsidR="00916F02">
        <w:t xml:space="preserve">monovalent </w:t>
      </w:r>
      <w:r w:rsidRPr="00935500">
        <w:t>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w:t>
      </w:r>
      <w:r w:rsidR="00E73EC8">
        <w:t>-</w:t>
      </w:r>
      <w:r w:rsidRPr="00935500">
        <w:t>concentrated artificial cytoplasm was then diluted into other reagents to a final 1x concentration for experiments.</w:t>
      </w:r>
    </w:p>
    <w:p w14:paraId="1B54DC42" w14:textId="673562F3" w:rsidR="00935500" w:rsidRPr="00935500" w:rsidRDefault="00935500" w:rsidP="005F112A">
      <w:pPr>
        <w:pStyle w:val="TAMainText"/>
      </w:pPr>
      <w:r w:rsidRPr="00935500">
        <w:t>Next, we considered how metabolites affect the speciation of free and chelated Mg</w:t>
      </w:r>
      <w:r w:rsidRPr="00935500">
        <w:rPr>
          <w:vertAlign w:val="superscript"/>
        </w:rPr>
        <w:t>2+</w:t>
      </w:r>
      <w:r w:rsidRPr="00935500">
        <w:t>. All 15 Eco80 metabolites ha</w:t>
      </w:r>
      <w:r w:rsidR="00916F02">
        <w:t>d</w:t>
      </w:r>
      <w:r w:rsidRPr="00935500">
        <w:t xml:space="preserve"> functional groups, carboxylates and phosphates, that dr</w:t>
      </w:r>
      <w:r w:rsidR="00916F02">
        <w:t>o</w:t>
      </w:r>
      <w:r w:rsidRPr="00935500">
        <w:t>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202D8EF4" w:rsidR="009B0000" w:rsidRDefault="00935500" w:rsidP="005F112A">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w:t>
      </w:r>
      <w:r w:rsidR="00916F02">
        <w:t xml:space="preserve">divalent </w:t>
      </w:r>
      <w:r w:rsidRPr="00935500">
        <w:t xml:space="preserve">metal ion-binding dye </w:t>
      </w:r>
      <w:bookmarkStart w:id="7" w:name="page38R_mcid10"/>
      <w:bookmarkStart w:id="8" w:name="_Hlk109892804"/>
      <w:bookmarkEnd w:id="7"/>
      <w:r w:rsidRPr="00935500">
        <w:t>8-Hydroxy-5-quinolinesulfonic</w:t>
      </w:r>
      <w:bookmarkEnd w:id="8"/>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w:t>
      </w:r>
      <w:r w:rsidR="00916F02">
        <w:t>wa</w:t>
      </w:r>
      <w:r w:rsidRPr="00935500">
        <w:t>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w:t>
      </w:r>
      <w:r w:rsidR="0004766F">
        <w:t>wa</w:t>
      </w:r>
      <w:r w:rsidRPr="00935500">
        <w:t>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w:t>
      </w:r>
      <w:r w:rsidR="0004766F">
        <w:t>we</w:t>
      </w:r>
      <w:r w:rsidRPr="00935500">
        <w:t>re right-shifted in the presence of chelator</w:t>
      </w:r>
      <w:r w:rsidR="003D4161">
        <w:t>s</w:t>
      </w:r>
      <w:r w:rsidRPr="00935500">
        <w:t xml:space="preserve">. </w:t>
      </w:r>
      <w:commentRangeStart w:id="9"/>
      <w:commentRangeStart w:id="10"/>
      <w:r w:rsidRPr="00935500">
        <w:t>The affinity of Mg</w:t>
      </w:r>
      <w:r w:rsidRPr="00935500">
        <w:rPr>
          <w:vertAlign w:val="superscript"/>
        </w:rPr>
        <w:t>2+</w:t>
      </w:r>
      <w:r w:rsidRPr="00935500">
        <w:t xml:space="preserve"> binding by metabolites </w:t>
      </w:r>
      <w:r w:rsidR="0004766F">
        <w:t>wa</w:t>
      </w:r>
      <w:r w:rsidRPr="00935500">
        <w:t>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9"/>
      <w:r w:rsidRPr="00935500">
        <w:commentReference w:id="9"/>
      </w:r>
      <w:commentRangeEnd w:id="10"/>
      <w:r w:rsidRPr="00935500">
        <w:commentReference w:id="10"/>
      </w:r>
    </w:p>
    <w:p w14:paraId="0D76430E" w14:textId="14D32DB4" w:rsidR="00935500" w:rsidRDefault="00935500" w:rsidP="005F112A">
      <w:pPr>
        <w:pStyle w:val="TAMainText"/>
      </w:pPr>
      <w:r w:rsidRPr="00935500">
        <w:lastRenderedPageBreak/>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00E73EC8">
        <w:t>-</w:t>
      </w:r>
      <w:r w:rsidRPr="00935500">
        <w:t>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7A833AD5" w:rsidR="00183F17" w:rsidRDefault="00E73EC8" w:rsidP="007B08CA">
      <w:pPr>
        <w:spacing w:after="0"/>
        <w:jc w:val="center"/>
      </w:pPr>
      <w:r>
        <w:rPr>
          <w:noProof/>
        </w:rPr>
        <w:drawing>
          <wp:inline distT="0" distB="0" distL="0" distR="0" wp14:anchorId="1774FE09" wp14:editId="68308CC0">
            <wp:extent cx="2925714" cy="2834286"/>
            <wp:effectExtent l="0" t="0" r="8255" b="444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1  </w:t>
      </w:r>
      <w:r w:rsidRPr="00183F17">
        <w:rPr>
          <w:b w:val="0"/>
          <w:bCs w:val="0"/>
        </w:rPr>
        <w:t>Analysis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other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mM.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of 2 mM.</w:t>
      </w:r>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69F9F4A2" w:rsidR="00935500" w:rsidRPr="00935500" w:rsidRDefault="00935500" w:rsidP="005F112A">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concentration in the presence of metabolites using HQS fluorescence emission (Figure 1B-D</w:t>
      </w:r>
      <w:r w:rsidR="00DA6E25">
        <w:t>,</w:t>
      </w:r>
      <w:r w:rsidRPr="00935500">
        <w:t xml:space="preserve"> SI table 4). This method </w:t>
      </w:r>
      <w:r w:rsidRPr="00935500">
        <w:t>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w:t>
      </w:r>
      <w:r w:rsidR="00B5050C">
        <w:t>.</w:t>
      </w:r>
      <w:r w:rsidRPr="00935500">
        <w:t xml:space="preserv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r w:rsidRPr="00935500">
        <w:rPr>
          <w:i/>
          <w:iCs/>
        </w:rPr>
        <w:t>i"</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r w:rsidRPr="00935500">
        <w:rPr>
          <w:i/>
          <w:iCs/>
        </w:rPr>
        <w:t>i’th</w:t>
      </w:r>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5F112A">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5F112A">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235C90A0" w:rsidR="00935500" w:rsidRPr="00935500" w:rsidRDefault="00935500" w:rsidP="005F112A">
      <w:pPr>
        <w:pStyle w:val="TAMainText"/>
      </w:pPr>
      <w:r w:rsidRPr="00935500">
        <w:t xml:space="preserve">On the basis of agreement </w:t>
      </w:r>
      <w:r w:rsidR="00D47F3C">
        <w:t>between</w:t>
      </w:r>
      <w:r w:rsidRPr="00935500">
        <w:t xml:space="preserve"> the HQS data and the statistical simulation, methods 1 and 2, respectively, the two methods support</w:t>
      </w:r>
      <w:r w:rsidR="00B5050C">
        <w:t>ed</w:t>
      </w:r>
      <w:r w:rsidRPr="00935500">
        <w:t xml:space="preserve">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ED9381" w14:textId="3531B8C4" w:rsidR="00D47F3C" w:rsidRDefault="00935500" w:rsidP="005F112A">
      <w:pPr>
        <w:pStyle w:val="TAMainText"/>
        <w:rPr>
          <w:b/>
          <w:bCs/>
        </w:rPr>
      </w:pPr>
      <w:r w:rsidRPr="00935500">
        <w:t>In Eco80, the statistical model suggest</w:t>
      </w:r>
      <w:r w:rsidR="00B5050C">
        <w:t>ed</w:t>
      </w:r>
      <w:r w:rsidRPr="00935500">
        <w:t xml:space="preserve">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w:t>
      </w:r>
      <w:r w:rsidR="00B5050C">
        <w:t>we</w:t>
      </w:r>
      <w:r w:rsidRPr="00935500">
        <w:t>re consistent with this single-site behavior (Figure 1E, black data points). At higher free Mg</w:t>
      </w:r>
      <w:r w:rsidRPr="00935500">
        <w:rPr>
          <w:vertAlign w:val="superscript"/>
        </w:rPr>
        <w:t>2+</w:t>
      </w:r>
      <w:r w:rsidRPr="00935500">
        <w:t xml:space="preserve"> concentrations, Eco80 </w:t>
      </w:r>
      <w:r w:rsidR="00B5050C">
        <w:t>was expected to</w:t>
      </w:r>
      <w:r w:rsidRPr="00935500">
        <w:t xml:space="preserve"> lose its free Mg</w:t>
      </w:r>
      <w:r w:rsidRPr="00935500">
        <w:rPr>
          <w:vertAlign w:val="superscript"/>
        </w:rPr>
        <w:t>2+</w:t>
      </w:r>
      <w:r w:rsidR="00E73EC8">
        <w:t>-</w:t>
      </w:r>
      <w:r w:rsidRPr="00935500">
        <w:t>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B5050C">
        <w:t>However, t</w:t>
      </w:r>
      <w:r w:rsidRPr="00935500">
        <w:t>he free Mg</w:t>
      </w:r>
      <w:r w:rsidRPr="00935500">
        <w:rPr>
          <w:vertAlign w:val="superscript"/>
        </w:rPr>
        <w:t>2+</w:t>
      </w:r>
      <w:r w:rsidRPr="00935500">
        <w:t xml:space="preserve"> concentration measured with HQS d</w:t>
      </w:r>
      <w:r w:rsidR="00B5050C">
        <w:t>id</w:t>
      </w:r>
      <w:r w:rsidRPr="00935500">
        <w:t xml:space="preserve"> not increase as fast as the statistical model predict</w:t>
      </w:r>
      <w:r w:rsidR="00B5050C">
        <w:t>ed</w:t>
      </w:r>
      <w:r w:rsidRPr="00935500">
        <w:t xml:space="preserve">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w:t>
      </w:r>
      <w:r w:rsidR="00B5050C">
        <w:t>d</w:t>
      </w:r>
      <w:r w:rsidRPr="00935500">
        <w:t xml:space="preserve">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w:t>
      </w:r>
      <w:r w:rsidR="00B5050C">
        <w:t>d</w:t>
      </w:r>
      <w:r w:rsidRPr="00935500">
        <w:t xml:space="preserve"> the equilibrium. Such non-single-site behavior above 3 mM free Mg</w:t>
      </w:r>
      <w:r w:rsidRPr="00935500">
        <w:rPr>
          <w:vertAlign w:val="superscript"/>
        </w:rPr>
        <w:t>2+</w:t>
      </w:r>
      <w:r w:rsidRPr="00935500">
        <w:t xml:space="preserve"> </w:t>
      </w:r>
      <w:r w:rsidR="00B5050C">
        <w:t>wa</w:t>
      </w:r>
      <w:r w:rsidRPr="00935500">
        <w:t>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2E2ECDC1" w14:textId="7E71D6BA" w:rsidR="00DF26F1" w:rsidRPr="00FF1DBC" w:rsidRDefault="00DF26F1" w:rsidP="00D84587">
      <w:pPr>
        <w:pStyle w:val="VDTableTitle"/>
      </w:pPr>
      <w:r w:rsidRPr="00FF1DBC">
        <w:lastRenderedPageBreak/>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5F112A">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15F20B87" w:rsidR="00D84587" w:rsidRDefault="00121EEB" w:rsidP="007B08CA">
      <w:pPr>
        <w:pStyle w:val="TAMainText"/>
        <w:jc w:val="center"/>
      </w:pPr>
      <w:r>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68A6D78F"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2  </w:t>
      </w:r>
      <w:r w:rsidRPr="0003250C">
        <w:rPr>
          <w:b w:val="0"/>
          <w:bCs w:val="0"/>
          <w:i/>
          <w:iCs/>
        </w:rPr>
        <w:t xml:space="preserve">E. coli </w:t>
      </w:r>
      <w:r w:rsidRPr="0003250C">
        <w:rPr>
          <w:b w:val="0"/>
          <w:bCs w:val="0"/>
        </w:rPr>
        <w:t>metabolite</w:t>
      </w:r>
      <w:r w:rsidR="00E62C66">
        <w:rPr>
          <w:b w:val="0"/>
          <w:bCs w:val="0"/>
        </w:rPr>
        <w:t>-</w:t>
      </w:r>
      <w:r w:rsidRPr="0003250C">
        <w:rPr>
          <w:b w:val="0"/>
          <w:bCs w:val="0"/>
        </w:rPr>
        <w:t>Mg</w:t>
      </w:r>
      <w:r w:rsidRPr="0003250C">
        <w:rPr>
          <w:b w:val="0"/>
          <w:bCs w:val="0"/>
          <w:vertAlign w:val="superscript"/>
        </w:rPr>
        <w:t xml:space="preserve">2+  </w:t>
      </w:r>
      <w:r w:rsidRPr="0003250C">
        <w:rPr>
          <w:b w:val="0"/>
          <w:bCs w:val="0"/>
        </w:rPr>
        <w:t>mixtures destabilize</w:t>
      </w:r>
      <w:r w:rsidR="00E62C66">
        <w:rPr>
          <w:b w:val="0"/>
          <w:bCs w:val="0"/>
        </w:rPr>
        <w:t>d</w:t>
      </w:r>
      <w:r w:rsidRPr="0003250C">
        <w:rPr>
          <w:b w:val="0"/>
          <w:bCs w:val="0"/>
        </w:rPr>
        <w:t xml:space="preserv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equilibrium constant and temperature for helix 2:CGCAUCCU/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E62C66">
        <w:rPr>
          <w:b w:val="0"/>
          <w:bCs w:val="0"/>
        </w:rPr>
        <w:t>, and</w:t>
      </w:r>
      <w:r w:rsidR="008F3C0D" w:rsidRPr="0003250C">
        <w:rPr>
          <w:b w:val="0"/>
          <w:bCs w:val="0"/>
        </w:rPr>
        <w:t xml:space="preserve"> 140 mM K</w:t>
      </w:r>
      <w:r w:rsidR="008F3C0D" w:rsidRPr="008F3C0D">
        <w:rPr>
          <w:b w:val="0"/>
          <w:bCs w:val="0"/>
          <w:vertAlign w:val="superscript"/>
        </w:rPr>
        <w:t>+</w:t>
      </w:r>
      <w:r w:rsidRPr="0003250C">
        <w:rPr>
          <w:b w:val="0"/>
          <w:bCs w:val="0"/>
        </w:rPr>
        <w:t>. Points and error bars represent association constants and standard errors propagated from the fit (using MeltR). Lines represent the fits to the Van’t Hoff equation that MeltR use</w:t>
      </w:r>
      <w:r w:rsidR="00E62C66">
        <w:rPr>
          <w:b w:val="0"/>
          <w:bCs w:val="0"/>
        </w:rPr>
        <w:t>d</w:t>
      </w:r>
      <w:r w:rsidRPr="0003250C">
        <w:rPr>
          <w:b w:val="0"/>
          <w:bCs w:val="0"/>
        </w:rPr>
        <w:t xml:space="preserve"> to calculate folding energies. A shift in the Van’t Hoff relationship, down and to the right of the plot area, indicate</w:t>
      </w:r>
      <w:r w:rsidR="00E62C66">
        <w:rPr>
          <w:b w:val="0"/>
          <w:bCs w:val="0"/>
        </w:rPr>
        <w:t>d</w:t>
      </w:r>
      <w:r w:rsidRPr="0003250C">
        <w:rPr>
          <w:b w:val="0"/>
          <w:bCs w:val="0"/>
        </w:rPr>
        <w:t xml:space="preserve"> that Eco80 destabilize</w:t>
      </w:r>
      <w:r w:rsidR="00E62C66">
        <w:rPr>
          <w:b w:val="0"/>
          <w:bCs w:val="0"/>
        </w:rPr>
        <w:t>d</w:t>
      </w:r>
      <w:r w:rsidRPr="0003250C">
        <w:rPr>
          <w:b w:val="0"/>
          <w:bCs w:val="0"/>
        </w:rPr>
        <w:t xml:space="preserve"> the </w:t>
      </w:r>
      <w:r w:rsidR="008F3C0D">
        <w:rPr>
          <w:b w:val="0"/>
          <w:bCs w:val="0"/>
        </w:rPr>
        <w:t>h</w:t>
      </w:r>
      <w:r w:rsidRPr="0003250C">
        <w:rPr>
          <w:b w:val="0"/>
          <w:bCs w:val="0"/>
        </w:rPr>
        <w:t>elix.</w:t>
      </w:r>
      <w:r w:rsidRPr="00150B32">
        <w:t xml:space="preserve"> </w:t>
      </w:r>
      <w:commentRangeStart w:id="11"/>
      <w:commentRangeStart w:id="12"/>
      <w:r w:rsidRPr="00150B32">
        <w:t>(D)</w:t>
      </w:r>
      <w:commentRangeEnd w:id="11"/>
      <w:r w:rsidRPr="00150B32">
        <w:commentReference w:id="11"/>
      </w:r>
      <w:commentRangeEnd w:id="12"/>
      <w:r w:rsidRPr="00150B32">
        <w:commentReference w:id="12"/>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w:t>
      </w:r>
      <w:r w:rsidR="00E62C66">
        <w:rPr>
          <w:b w:val="0"/>
          <w:bCs w:val="0"/>
        </w:rPr>
        <w:t>E</w:t>
      </w:r>
      <w:r w:rsidRPr="0003250C">
        <w:rPr>
          <w:b w:val="0"/>
          <w:bCs w:val="0"/>
        </w:rPr>
        <w:t>rrors were propagated assuming 1.5% uncertainty in the Gibb’s free energy at 37 °C (see methods for error analysis)</w:t>
      </w:r>
      <w:r w:rsidRPr="00150B32">
        <w:t>.</w:t>
      </w:r>
    </w:p>
    <w:p w14:paraId="5DA428AE" w14:textId="4A63AA2C" w:rsidR="00935500" w:rsidRPr="00E73EC8" w:rsidRDefault="00935500" w:rsidP="005F112A">
      <w:pPr>
        <w:pStyle w:val="TAMainText"/>
        <w:rPr>
          <w:i/>
          <w:iCs/>
        </w:rPr>
      </w:pPr>
      <w:r w:rsidRPr="00E73EC8">
        <w:rPr>
          <w:i/>
          <w:iCs/>
        </w:rPr>
        <w:t>Thermodynamic analysis of RNA helices in Eco80 by fluorescence</w:t>
      </w:r>
      <w:r w:rsidR="00E73EC8">
        <w:rPr>
          <w:i/>
          <w:iCs/>
        </w:rPr>
        <w:t>-detected</w:t>
      </w:r>
      <w:r w:rsidRPr="00E73EC8">
        <w:rPr>
          <w:i/>
          <w:iCs/>
        </w:rPr>
        <w:t xml:space="preserve"> binding isotherms</w:t>
      </w:r>
    </w:p>
    <w:p w14:paraId="7DB97F16" w14:textId="79B1D354" w:rsidR="00935500" w:rsidRPr="00935500" w:rsidRDefault="00935500" w:rsidP="005F112A">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absorbance melting curves </w:t>
      </w:r>
      <w:r w:rsidR="00D84587">
        <w:t>c</w:t>
      </w:r>
      <w:r w:rsidR="001E6B12">
        <w:t>ould 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6EC07992" w:rsidR="00497010" w:rsidRDefault="00935500" w:rsidP="005F112A">
      <w:pPr>
        <w:pStyle w:val="TAMainText"/>
      </w:pPr>
      <w:r w:rsidRPr="00935500">
        <w:t>Helix stability was monitored using the emission of a 5</w:t>
      </w:r>
      <w:r w:rsidR="00A75B62">
        <w:rPr>
          <w:rFonts w:ascii="Cambria" w:hAnsi="Cambria"/>
        </w:rPr>
        <w:t>´</w:t>
      </w:r>
      <w:r w:rsidRPr="00935500">
        <w:t>-fluorophore-labeled RNA strand (FAM-RNA) in equilibrium with a complementary 3</w:t>
      </w:r>
      <w:r w:rsidR="00A75B62">
        <w:rPr>
          <w:rFonts w:ascii="Cambria" w:hAnsi="Cambria"/>
        </w:rPr>
        <w:t>´</w:t>
      </w:r>
      <w:r w:rsidRPr="00935500">
        <w:t>-quencher labeled RNA strand (RNA-BHQ1) (Figure 2A). High emission indicate</w:t>
      </w:r>
      <w:r w:rsidR="00A75B62">
        <w:t>d</w:t>
      </w:r>
      <w:r w:rsidRPr="00935500">
        <w:t xml:space="preserve"> that the FAM-RNA is single-stranded, while low emission indicate</w:t>
      </w:r>
      <w:r w:rsidR="00A75B62">
        <w:t>d</w:t>
      </w:r>
      <w:r w:rsidRPr="00935500">
        <w:t xml:space="preserve"> that it </w:t>
      </w:r>
      <w:r w:rsidR="00A75B62">
        <w:t>wa</w:t>
      </w:r>
      <w:r w:rsidRPr="00935500">
        <w:t xml:space="preserve">s bound in duplex with RNA-BHQ1. We used a binding isotherm method, where RNA-BHQ1 is titrated into a constant concentration of FAM-RNA (SI figure 3), resulting in a binding isotherm (Figure 2B). We favored </w:t>
      </w:r>
      <w:r w:rsidR="00B82859">
        <w:t xml:space="preserve">binding </w:t>
      </w:r>
      <w:r w:rsidR="00B82859">
        <w:t>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2BCD283D" w:rsidR="00935500" w:rsidRPr="00935500" w:rsidRDefault="00935500" w:rsidP="005F112A">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w:t>
      </w:r>
      <w:r w:rsidR="00A75B62">
        <w:t>ed</w:t>
      </w:r>
      <w:r w:rsidRPr="00935500">
        <w:t xml:space="preserve"> facile conversion of raw data to folding energies (see </w:t>
      </w:r>
      <w:r w:rsidR="00A75B62">
        <w:t>SI m</w:t>
      </w:r>
      <w:r w:rsidRPr="00935500">
        <w:t>ethods for details). MeltR calculate</w:t>
      </w:r>
      <w:r w:rsidR="00A75B62">
        <w:t>d</w:t>
      </w:r>
      <w:r w:rsidRPr="00935500">
        <w:t xml:space="preserve"> folding energies using two Van’t Hoff methods: (1) directly fitting a Van’t Hoff plot as a function of temperature (Figure 3C) and (2) globally fitting raw fluorescence emission.</w:t>
      </w:r>
    </w:p>
    <w:p w14:paraId="7DE7A805" w14:textId="65104590" w:rsidR="00935500" w:rsidRPr="00E73EC8" w:rsidRDefault="00935500" w:rsidP="005F112A">
      <w:pPr>
        <w:pStyle w:val="TAMainText"/>
        <w:rPr>
          <w:i/>
          <w:iCs/>
        </w:rPr>
      </w:pPr>
      <w:r w:rsidRPr="00E73EC8">
        <w:rPr>
          <w:i/>
          <w:iCs/>
        </w:rPr>
        <w:t>Eco80 thermodynamically destabilize</w:t>
      </w:r>
      <w:r w:rsidR="00A75B62" w:rsidRPr="00E73EC8">
        <w:rPr>
          <w:i/>
          <w:iCs/>
        </w:rPr>
        <w:t>d</w:t>
      </w:r>
      <w:r w:rsidRPr="00E73EC8">
        <w:rPr>
          <w:i/>
          <w:iCs/>
        </w:rPr>
        <w:t xml:space="preserve"> RNA helices</w:t>
      </w:r>
    </w:p>
    <w:p w14:paraId="3B25D4C2" w14:textId="6708358E" w:rsidR="00935500" w:rsidRPr="00935500" w:rsidRDefault="00935500" w:rsidP="005F112A">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w:t>
      </w:r>
      <w:r w:rsidRPr="00935500">
        <w:lastRenderedPageBreak/>
        <w:t>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w:t>
      </w:r>
      <w:r w:rsidR="00A75B62">
        <w:t xml:space="preserve"> as</w:t>
      </w:r>
      <w:r w:rsidR="008F3C0D" w:rsidRPr="00935500">
        <w:t xml:space="preserve">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w:t>
      </w:r>
      <w:r w:rsidR="00CC0D17">
        <w:t xml:space="preserve">available </w:t>
      </w:r>
      <w:r w:rsidR="008F3C0D" w:rsidRPr="00935500">
        <w:t xml:space="preserve">in the </w:t>
      </w:r>
      <w:r w:rsidR="00CC0D17">
        <w:t>SI</w:t>
      </w:r>
      <w:r w:rsidR="008F3C0D">
        <w:t xml:space="preserve"> </w:t>
      </w:r>
      <w:r w:rsidR="008F3C0D" w:rsidRPr="00935500">
        <w:t>methods</w:t>
      </w:r>
      <w:r w:rsidR="00C4769B">
        <w:t>.</w:t>
      </w:r>
    </w:p>
    <w:p w14:paraId="355FE394" w14:textId="1ACD91A5" w:rsidR="00935500" w:rsidRPr="00935500" w:rsidRDefault="00935500" w:rsidP="005F112A">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figure 4)</w:t>
      </w:r>
      <w:r w:rsidRPr="00935500">
        <w:t>. Thus, Eco80 destabilize</w:t>
      </w:r>
      <w:r w:rsidR="00CC0D17">
        <w:t>d</w:t>
      </w:r>
      <w:r w:rsidRPr="00935500">
        <w:t xml:space="preserve"> RNA helices but the underlying sequence dependence </w:t>
      </w:r>
      <w:r w:rsidR="00CC0D17">
        <w:t>wa</w:t>
      </w:r>
      <w:r w:rsidRPr="00935500">
        <w:t>s not apparent.</w:t>
      </w:r>
    </w:p>
    <w:p w14:paraId="61EA1B3C" w14:textId="5B1645DC" w:rsidR="000D035D" w:rsidRDefault="00935500" w:rsidP="005F112A">
      <w:pPr>
        <w:pStyle w:val="TAMainText"/>
      </w:pPr>
      <w:r w:rsidRPr="00935500">
        <w:t>To better understand how the various components of Eco80 contribute</w:t>
      </w:r>
      <w:r w:rsidR="004C571F">
        <w:t>d</w:t>
      </w:r>
      <w:r w:rsidRPr="00935500">
        <w:t xml:space="preserve"> to destabilizing RNA helices, we analyzed the effects of the strong and weak Mg</w:t>
      </w:r>
      <w:r w:rsidRPr="00935500">
        <w:rPr>
          <w:vertAlign w:val="superscript"/>
        </w:rPr>
        <w:t>2+</w:t>
      </w:r>
      <w:r w:rsidRPr="00935500">
        <w:t xml:space="preserve">-chelating metabolites separately. NTPCM, which </w:t>
      </w:r>
      <w:r w:rsidR="004C571F">
        <w:t>wa</w:t>
      </w:r>
      <w:r w:rsidRPr="00935500">
        <w:t>s comprised of strong Mg</w:t>
      </w:r>
      <w:r w:rsidRPr="00935500">
        <w:rPr>
          <w:vertAlign w:val="superscript"/>
        </w:rPr>
        <w:t>2+</w:t>
      </w:r>
      <w:r w:rsidRPr="00935500">
        <w:t xml:space="preserve">-chelating metabolites, consistently destabilized RNA helices (Figure 2D), by 0.32 to </w:t>
      </w:r>
      <w:r w:rsidR="009872C2">
        <w:t xml:space="preserve">0.60 </w:t>
      </w:r>
      <w:r w:rsidRPr="00935500">
        <w:t>kcal/mol (Table 3). The destabilizing effect of Eco80 appear</w:t>
      </w:r>
      <w:r w:rsidR="004C571F">
        <w:t>ed</w:t>
      </w:r>
      <w:r w:rsidRPr="00935500">
        <w:t xml:space="preserve">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17D337A3" w:rsidR="000D035D" w:rsidRDefault="00935500" w:rsidP="005F112A">
      <w:pPr>
        <w:pStyle w:val="TAMainText"/>
      </w:pPr>
      <w:r w:rsidRPr="00935500">
        <w:t xml:space="preserve">In contrast, WMCM, which </w:t>
      </w:r>
      <w:r w:rsidR="004C571F">
        <w:t>wa</w:t>
      </w:r>
      <w:r w:rsidRPr="00935500">
        <w:t>s composed of weak Mg</w:t>
      </w:r>
      <w:r w:rsidRPr="00935500">
        <w:rPr>
          <w:vertAlign w:val="superscript"/>
        </w:rPr>
        <w:t>2+</w:t>
      </w:r>
      <w:r w:rsidRPr="00935500">
        <w:t xml:space="preserve">-chelating metabolites, destabilized, had no effect, or stabilized RNA helices in a fashion that did not depend on AU content (Figure 2D, Table 3). Similar to Eco80, the sequence dependence of stabilization or destabilization </w:t>
      </w:r>
      <w:r w:rsidR="004C571F">
        <w:t>wa</w:t>
      </w:r>
      <w:r w:rsidRPr="00935500">
        <w:t>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DE13FE">
            <w:pPr>
              <w:pStyle w:val="TCTableBody"/>
              <w:jc w:val="center"/>
            </w:pPr>
            <w:r>
              <w:t>Sequence</w:t>
            </w:r>
            <w:r>
              <w:rPr>
                <w:vertAlign w:val="superscript"/>
              </w:rPr>
              <w:t>a</w:t>
            </w:r>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DE13FE">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DE13FE">
            <w:pPr>
              <w:pStyle w:val="TCTableBody"/>
              <w:jc w:val="center"/>
            </w:pPr>
            <w:r>
              <w:t>Condition</w:t>
            </w:r>
            <w:r>
              <w:rPr>
                <w:vertAlign w:val="superscript"/>
              </w:rPr>
              <w:t>b</w:t>
            </w:r>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DE13FE">
            <w:pPr>
              <w:pStyle w:val="TCTableBody"/>
              <w:jc w:val="center"/>
            </w:pPr>
            <w:r>
              <w:rPr>
                <w:rFonts w:ascii="C059" w:hAnsi="C059"/>
              </w:rPr>
              <w:t>Δ</w:t>
            </w:r>
            <w:r>
              <w:t xml:space="preserve">G </w:t>
            </w:r>
            <w:r>
              <w:br/>
              <w:t>(kcal/mol)</w:t>
            </w:r>
            <w:r>
              <w:rPr>
                <w:vertAlign w:val="superscript"/>
              </w:rPr>
              <w:t>c</w:t>
            </w:r>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DE13FE">
            <w:pPr>
              <w:pStyle w:val="TCTableBody"/>
              <w:jc w:val="center"/>
            </w:pPr>
            <w:r>
              <w:rPr>
                <w:rFonts w:ascii="C059" w:hAnsi="C059"/>
              </w:rPr>
              <w:t>ΔΔ</w:t>
            </w:r>
            <w:r>
              <w:t xml:space="preserve">G </w:t>
            </w:r>
            <w:r>
              <w:br/>
              <w:t>(kcal/mol)</w:t>
            </w:r>
            <w:r>
              <w:rPr>
                <w:vertAlign w:val="superscript"/>
              </w:rPr>
              <w:t>c</w:t>
            </w:r>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DE13FE">
            <w:pPr>
              <w:pStyle w:val="TCTableBody"/>
              <w:jc w:val="center"/>
            </w:pPr>
            <w:r>
              <w:t>1:</w:t>
            </w:r>
          </w:p>
          <w:p w14:paraId="2595255A" w14:textId="6DADEA9F" w:rsidR="003057EB" w:rsidRDefault="003057EB" w:rsidP="00DE13FE">
            <w:pPr>
              <w:pStyle w:val="TCTableBody"/>
              <w:jc w:val="center"/>
            </w:pPr>
            <w:r>
              <w:t>5’-</w:t>
            </w:r>
            <w:r w:rsidR="000D035D">
              <w:t>CGGAUGGC</w:t>
            </w:r>
            <w:r>
              <w:t>-3’</w:t>
            </w:r>
          </w:p>
          <w:p w14:paraId="63B219A4" w14:textId="0852D522" w:rsidR="000D035D" w:rsidRDefault="003057EB" w:rsidP="00DE13FE">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DE13FE">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DE13FE">
            <w:pPr>
              <w:pStyle w:val="TCTableBody"/>
              <w:jc w:val="center"/>
            </w:pPr>
            <w:commentRangeStart w:id="13"/>
            <w:commentRangeStart w:id="14"/>
            <w:r>
              <w:t>2 mM free</w:t>
            </w:r>
            <w:commentRangeEnd w:id="13"/>
            <w:r>
              <w:rPr>
                <w:rStyle w:val="CommentReference"/>
                <w:rFonts w:cs="Mangal"/>
              </w:rPr>
              <w:commentReference w:id="13"/>
            </w:r>
            <w:commentRangeEnd w:id="14"/>
            <w:r>
              <w:rPr>
                <w:rStyle w:val="CommentReference"/>
                <w:rFonts w:cs="Mangal"/>
              </w:rPr>
              <w:commentReference w:id="14"/>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DE13FE">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DE13FE">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DE13FE">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DE13FE">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DE13FE">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DE13FE">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DE13FE">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DE13FE">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DE13FE">
            <w:pPr>
              <w:pStyle w:val="TCTableBody"/>
              <w:jc w:val="center"/>
            </w:pPr>
            <w:r>
              <w:t>2:</w:t>
            </w:r>
          </w:p>
          <w:p w14:paraId="1E920F20" w14:textId="77777777" w:rsidR="003057EB" w:rsidRDefault="003057EB" w:rsidP="00DE13FE">
            <w:pPr>
              <w:pStyle w:val="TCTableBody"/>
              <w:jc w:val="center"/>
            </w:pPr>
            <w:r>
              <w:t>5’-</w:t>
            </w:r>
            <w:r w:rsidR="000D035D">
              <w:t>CGCAUCCU</w:t>
            </w:r>
            <w:r>
              <w:t>-3’</w:t>
            </w:r>
          </w:p>
          <w:p w14:paraId="48F5318B" w14:textId="78ED4958" w:rsidR="000D035D" w:rsidRDefault="003057EB" w:rsidP="00DE13FE">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DE13FE">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DE13FE">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DE13FE">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DE13FE">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DE13FE">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DE13FE">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DE13FE">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DE13FE">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DE13FE">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DE13FE">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DE13FE">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DE13FE">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DE13FE">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DE13FE">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DE13FE">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DE13FE">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DE13FE">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DE13FE">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DE13FE">
            <w:pPr>
              <w:pStyle w:val="TCTableBody"/>
              <w:jc w:val="center"/>
            </w:pPr>
            <w:r>
              <w:t>4:</w:t>
            </w:r>
          </w:p>
          <w:p w14:paraId="1A3B04B8" w14:textId="77777777" w:rsidR="003057EB" w:rsidRDefault="003057EB" w:rsidP="00DE13FE">
            <w:pPr>
              <w:pStyle w:val="TCTableBody"/>
              <w:jc w:val="center"/>
            </w:pPr>
            <w:r>
              <w:t>5’-</w:t>
            </w:r>
            <w:r w:rsidR="000D035D">
              <w:t>CCAUAUCA</w:t>
            </w:r>
            <w:r>
              <w:t>-3’</w:t>
            </w:r>
          </w:p>
          <w:p w14:paraId="2D5349C7" w14:textId="29AA8880" w:rsidR="000D035D" w:rsidRDefault="003057EB" w:rsidP="00DE13FE">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DE13FE">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DE13FE">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DE13FE">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DE13FE">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DE13FE">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DE13FE">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DE13FE">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DE13FE">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DE13FE">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DE13FE">
            <w:pPr>
              <w:pStyle w:val="TCTableBody"/>
              <w:jc w:val="center"/>
            </w:pPr>
            <w:r>
              <w:t>5</w:t>
            </w:r>
            <w:r w:rsidR="003057EB">
              <w:t>:</w:t>
            </w:r>
          </w:p>
          <w:p w14:paraId="5BF8CD9F" w14:textId="77777777" w:rsidR="003057EB" w:rsidRDefault="003057EB" w:rsidP="00DE13FE">
            <w:pPr>
              <w:pStyle w:val="TCTableBody"/>
              <w:jc w:val="center"/>
            </w:pPr>
            <w:r>
              <w:t>5’-</w:t>
            </w:r>
            <w:r w:rsidR="000D035D">
              <w:t>CCAUAUUA</w:t>
            </w:r>
            <w:r>
              <w:t>-3’</w:t>
            </w:r>
          </w:p>
          <w:p w14:paraId="30636AE7" w14:textId="128C74A9" w:rsidR="000D035D" w:rsidRDefault="003057EB" w:rsidP="00DE13FE">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DE13FE">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DE13FE">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DE13FE">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DE13FE">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DE13FE">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DE13FE">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DE13FE">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DE13FE">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DE13FE">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DE13FE">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DE13FE">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DE13FE">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DE13FE">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DE13FE">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DE13FE">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DE13FE">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DE13FE">
            <w:pPr>
              <w:pStyle w:val="TCTableBody"/>
              <w:jc w:val="center"/>
            </w:pPr>
            <w:r>
              <w:t>+0.82 (0.22)</w:t>
            </w:r>
          </w:p>
        </w:tc>
      </w:tr>
    </w:tbl>
    <w:p w14:paraId="536175AA" w14:textId="57BEA341"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r w:rsidRPr="003233D4">
        <w:rPr>
          <w:rFonts w:ascii="Arial" w:hAnsi="Arial" w:cs="Arial"/>
          <w:bCs/>
          <w:vertAlign w:val="superscript"/>
        </w:rPr>
        <w:t>a</w:t>
      </w:r>
      <w:r w:rsidRPr="003233D4">
        <w:rPr>
          <w:rFonts w:ascii="Arial" w:hAnsi="Arial" w:cs="Arial"/>
          <w:bCs/>
        </w:rPr>
        <w:t>The first sequence was 5</w:t>
      </w:r>
      <w:r w:rsidR="00E83D40">
        <w:rPr>
          <w:rFonts w:ascii="Arial" w:hAnsi="Arial" w:cs="Arial"/>
          <w:bCs/>
        </w:rPr>
        <w:t>´</w:t>
      </w:r>
      <w:r w:rsidRPr="003233D4">
        <w:rPr>
          <w:rFonts w:ascii="Arial" w:hAnsi="Arial" w:cs="Arial"/>
          <w:bCs/>
        </w:rPr>
        <w:t>-FAM labeled and the second sequence was 3</w:t>
      </w:r>
      <w:r w:rsidR="00E83D40">
        <w:rPr>
          <w:rFonts w:ascii="Arial" w:hAnsi="Arial" w:cs="Arial"/>
          <w:bCs/>
        </w:rPr>
        <w:t>´</w:t>
      </w:r>
      <w:r w:rsidRPr="003233D4">
        <w:rPr>
          <w:rFonts w:ascii="Arial" w:hAnsi="Arial" w:cs="Arial"/>
          <w:bCs/>
        </w:rPr>
        <w:t xml:space="preserve">-BHQ1 labeled. </w:t>
      </w:r>
      <w:r w:rsidRPr="003233D4">
        <w:rPr>
          <w:rFonts w:ascii="Arial" w:hAnsi="Arial" w:cs="Arial"/>
          <w:bCs/>
          <w:vertAlign w:val="superscript"/>
        </w:rPr>
        <w:t>b</w:t>
      </w:r>
      <w:r w:rsidRPr="003233D4">
        <w:rPr>
          <w:rFonts w:ascii="Arial" w:hAnsi="Arial" w:cs="Arial"/>
          <w:bCs/>
        </w:rPr>
        <w:t>All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r w:rsidRPr="003233D4">
        <w:rPr>
          <w:rFonts w:ascii="Arial" w:hAnsi="Arial" w:cs="Arial"/>
          <w:bCs/>
          <w:vertAlign w:val="superscript"/>
        </w:rPr>
        <w:t>+</w:t>
      </w:r>
      <w:r w:rsidRPr="003233D4">
        <w:rPr>
          <w:rFonts w:ascii="Arial" w:hAnsi="Arial" w:cs="Arial"/>
          <w:bCs/>
        </w:rPr>
        <w:t>.</w:t>
      </w:r>
      <w:r w:rsidRPr="003233D4">
        <w:rPr>
          <w:rFonts w:ascii="Arial" w:hAnsi="Arial" w:cs="Arial"/>
          <w:bCs/>
          <w:vertAlign w:val="superscript"/>
        </w:rPr>
        <w:t>c</w:t>
      </w:r>
      <w:r w:rsidRPr="003233D4">
        <w:rPr>
          <w:rFonts w:ascii="Arial" w:hAnsi="Arial" w:cs="Arial"/>
          <w:bCs/>
        </w:rPr>
        <w:t>Extra significant digits were included to avoid propagating rounding errors.</w:t>
      </w:r>
      <w:r w:rsidR="000D035D">
        <w:rPr>
          <w:vertAlign w:val="superscript"/>
        </w:rPr>
        <w:t xml:space="preserve"> </w:t>
      </w:r>
    </w:p>
    <w:p w14:paraId="0649D338" w14:textId="0FF06B27" w:rsidR="00A87C4F" w:rsidRDefault="00A87C4F" w:rsidP="005F112A">
      <w:pPr>
        <w:pStyle w:val="TAMainText"/>
      </w:pPr>
    </w:p>
    <w:p w14:paraId="154B7A88" w14:textId="0BA87233" w:rsidR="00E83D40" w:rsidRDefault="00E83D40" w:rsidP="005F112A">
      <w:pPr>
        <w:pStyle w:val="TAMainText"/>
      </w:pPr>
    </w:p>
    <w:p w14:paraId="5831CA3E" w14:textId="77777777" w:rsidR="00E83D40" w:rsidRDefault="00E83D40" w:rsidP="005F112A">
      <w:pPr>
        <w:pStyle w:val="TAMainText"/>
      </w:pPr>
    </w:p>
    <w:p w14:paraId="577784D7" w14:textId="77777777" w:rsidR="002F6AF0" w:rsidRDefault="002F6AF0" w:rsidP="005F112A">
      <w:pPr>
        <w:pStyle w:val="TAMainText"/>
      </w:pPr>
    </w:p>
    <w:p w14:paraId="3940B80F" w14:textId="58E4B5AC" w:rsidR="00935500" w:rsidRPr="00935500" w:rsidRDefault="00935500" w:rsidP="005F112A">
      <w:pPr>
        <w:pStyle w:val="TAMainText"/>
      </w:pPr>
      <w:r w:rsidRPr="00935500">
        <w:lastRenderedPageBreak/>
        <w:t xml:space="preserve">Overall, the net effect of Eco80 on RNA helices </w:t>
      </w:r>
      <w:r w:rsidR="00582D95">
        <w:t>wa</w:t>
      </w:r>
      <w:r w:rsidRPr="00935500">
        <w:t>s destabilization, with AU-content-dependent destabilizing interactions dominating for strong</w:t>
      </w:r>
      <w:r w:rsidR="009872C2">
        <w:t>-</w:t>
      </w:r>
      <w:r w:rsidRPr="00935500">
        <w:t>Mg</w:t>
      </w:r>
      <w:r w:rsidRPr="00935500">
        <w:rPr>
          <w:vertAlign w:val="superscript"/>
        </w:rPr>
        <w:t>2+</w:t>
      </w:r>
      <w:r w:rsidR="009872C2">
        <w:t>-</w:t>
      </w:r>
      <w:r w:rsidRPr="00935500">
        <w:t>chelating metabolites, and a mixture of stabilizing and destabilizing interactions for weak</w:t>
      </w:r>
      <w:r w:rsidR="009872C2">
        <w:t>-</w:t>
      </w:r>
      <w:r w:rsidRPr="00935500">
        <w:t>Mg</w:t>
      </w:r>
      <w:r w:rsidRPr="00935500">
        <w:rPr>
          <w:vertAlign w:val="superscript"/>
        </w:rPr>
        <w:t>2+</w:t>
      </w:r>
      <w:r w:rsidR="009872C2">
        <w:t>-</w:t>
      </w:r>
      <w:r w:rsidRPr="00935500">
        <w:t>chelating metabolites. Apparently weak Mg</w:t>
      </w:r>
      <w:r w:rsidRPr="00935500">
        <w:rPr>
          <w:vertAlign w:val="superscript"/>
        </w:rPr>
        <w:t>2+</w:t>
      </w:r>
      <w:r w:rsidRPr="00935500">
        <w:t xml:space="preserve"> chelation gives rise to a hidden sequence dependence that </w:t>
      </w:r>
      <w:r w:rsidR="009872C2">
        <w:t xml:space="preserve">is </w:t>
      </w:r>
      <w:r w:rsidRPr="00935500">
        <w:t>carrie</w:t>
      </w:r>
      <w:r w:rsidR="00582D95">
        <w:t>d</w:t>
      </w:r>
      <w:r w:rsidRPr="00935500">
        <w:t xml:space="preserve"> over to Eco80 (see Discussion).</w:t>
      </w:r>
    </w:p>
    <w:p w14:paraId="02E1F2B7" w14:textId="77777777" w:rsidR="00935500" w:rsidRPr="009872C2" w:rsidRDefault="00935500" w:rsidP="005F112A">
      <w:pPr>
        <w:pStyle w:val="TAMainText"/>
        <w:rPr>
          <w:i/>
          <w:iCs/>
        </w:rPr>
      </w:pPr>
      <w:r w:rsidRPr="009872C2">
        <w:rPr>
          <w:i/>
          <w:iCs/>
        </w:rPr>
        <w:t>Eco80 protects RNA from chemical degradation</w:t>
      </w:r>
    </w:p>
    <w:p w14:paraId="31291319" w14:textId="5084EB60" w:rsidR="00935500" w:rsidRPr="00935500" w:rsidRDefault="00935500" w:rsidP="005F112A">
      <w:pPr>
        <w:pStyle w:val="TAMainText"/>
      </w:pPr>
      <w:r w:rsidRPr="00935500">
        <w:t>Several studies indicate</w:t>
      </w:r>
      <w:r w:rsidR="009872C2">
        <w:t>d</w:t>
      </w:r>
      <w:r w:rsidRPr="00935500">
        <w:t xml:space="preserve"> that weak and strong Mg</w:t>
      </w:r>
      <w:r w:rsidRPr="00935500">
        <w:rPr>
          <w:vertAlign w:val="superscript"/>
        </w:rPr>
        <w:t>2+</w:t>
      </w:r>
      <w:r w:rsidRPr="00935500">
        <w:t xml:space="preserve"> chelating metabolites reduce</w:t>
      </w:r>
      <w:r w:rsidR="009872C2">
        <w:t>d</w:t>
      </w:r>
      <w:r w:rsidRPr="00935500">
        <w:t xml:space="preserve"> Mg</w:t>
      </w:r>
      <w:r w:rsidRPr="00935500">
        <w:rPr>
          <w:vertAlign w:val="superscript"/>
        </w:rPr>
        <w:t>2+</w:t>
      </w:r>
      <w:r w:rsidRPr="00935500">
        <w:t>-mediated RNA degradation</w:t>
      </w:r>
      <w:r w:rsidR="00C4769B">
        <w:t>.</w:t>
      </w:r>
      <w:r w:rsidRPr="00935500">
        <w:fldChar w:fldCharType="begin"/>
      </w:r>
      <w:r w:rsidR="00F34B64">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w:t>
      </w:r>
      <w:r w:rsidR="009872C2">
        <w:t>ook</w:t>
      </w:r>
      <w:r w:rsidRPr="00935500">
        <w:t xml:space="preserve">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w:t>
      </w:r>
      <w:r w:rsidR="000822BF">
        <w:rPr>
          <w:rFonts w:ascii="Cambria" w:hAnsi="Cambria"/>
        </w:rPr>
        <w:t>´</w:t>
      </w:r>
      <w:r w:rsidRPr="00935500">
        <w:t>-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xml:space="preserve">), and serves as a nucleophile to attack the adjacent phosphate in a SN2-like mechanism (Figure 3A). Unstructured nucleotides </w:t>
      </w:r>
      <w:r w:rsidR="009872C2">
        <w:t>we</w:t>
      </w:r>
      <w:r w:rsidRPr="00935500">
        <w:t xml:space="preserve">re more susceptible to cleavage because they </w:t>
      </w:r>
      <w:r w:rsidR="009872C2">
        <w:t>we</w:t>
      </w:r>
      <w:r w:rsidRPr="00935500">
        <w:t>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000822BF">
        <w:rPr>
          <w:rFonts w:ascii="Cambria" w:hAnsi="Cambria"/>
        </w:rPr>
        <w:t>´</w:t>
      </w:r>
      <w:r w:rsidRPr="00935500">
        <w:t>-</w:t>
      </w:r>
      <w:r w:rsidRPr="00935500">
        <w:rPr>
          <w:vertAlign w:val="superscript"/>
        </w:rPr>
        <w:t>32</w:t>
      </w:r>
      <w:r w:rsidRPr="00935500">
        <w:t xml:space="preserve">P RNAs </w:t>
      </w:r>
      <w:r w:rsidR="000822BF">
        <w:t>we</w:t>
      </w:r>
      <w:r w:rsidRPr="00935500">
        <w:t xml:space="preserve">re incubated at 37 °C for about 90 h to facilitate in-line cleavage, with time points taken regularly. RNA fragments </w:t>
      </w:r>
      <w:r w:rsidR="000822BF">
        <w:t>we</w:t>
      </w:r>
      <w:r w:rsidRPr="00935500">
        <w:t>re then fractionated on a denaturing PAGE gel (SI figure 5), providing single</w:t>
      </w:r>
      <w:r w:rsidR="009872C2">
        <w:t>-</w:t>
      </w:r>
      <w:r w:rsidRPr="00935500">
        <w:t>nucleotide resolution of degradation rates measured by the increase in counts with time for a given band. In-line degradation rates for RNA in Eco80, NTPCM, and WMCM with enough total Mg</w:t>
      </w:r>
      <w:r w:rsidRPr="00935500">
        <w:rPr>
          <w:vertAlign w:val="superscript"/>
        </w:rPr>
        <w:t>2+</w:t>
      </w:r>
      <w:r w:rsidRPr="00935500">
        <w:t xml:space="preserve"> to maintain 2 mM free Mg</w:t>
      </w:r>
      <w:r w:rsidRPr="00935500">
        <w:rPr>
          <w:vertAlign w:val="superscript"/>
        </w:rPr>
        <w:t>2+</w:t>
      </w:r>
      <w:r w:rsidR="000822BF">
        <w:t>,</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w:t>
      </w:r>
      <w:r w:rsidR="009872C2">
        <w:t>centration</w:t>
      </w:r>
      <w:r w:rsidRPr="00935500">
        <w:t xml:space="preserve"> used for NTPCM and Eco80, respectively (Table 2).</w:t>
      </w:r>
    </w:p>
    <w:p w14:paraId="330EC2E5" w14:textId="73FB2906" w:rsidR="00150B32" w:rsidRPr="00935500" w:rsidRDefault="00935500" w:rsidP="005F112A">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00F34B64">
        <w:instrText xml:space="preserve"> ADDIN ZOTERO_ITEM CSL_CITATION {"citationID":"mxcEkH0H","properties":{"formattedCitation":"\\super 41\\uc0\\u8211{}43\\nosupersub{}","plainCitation":"41</w:instrText>
      </w:r>
      <w:r w:rsidR="00F34B64">
        <w:rPr>
          <w:rFonts w:hint="eastAsia"/>
        </w:rPr>
        <w:instrText>–</w:instrText>
      </w:r>
      <w:r w:rsidR="00F34B64">
        <w:instrText>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w:instrText>
      </w:r>
      <w:r w:rsidR="00F34B64">
        <w:rPr>
          <w:rFonts w:hint="eastAsia"/>
        </w:rPr>
        <w:instrText>Å</w:instrText>
      </w:r>
      <w:r w:rsidR="00F34B64">
        <w:instrText xml:space="preserve"> resolution of the purine-binding domain of the guanine riboswitch from the xpt</w:instrText>
      </w:r>
      <w:r w:rsidR="00F34B64">
        <w:rPr>
          <w:rFonts w:hint="eastAsia"/>
        </w:rPr>
        <w:instrText>–</w:instrText>
      </w:r>
      <w:r w:rsidR="00F34B64">
        <w:instrTex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license":"2004 Macmillan Magazines Ltd.","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w:instrText>
      </w:r>
      <w:r w:rsidR="00F34B64">
        <w:rPr>
          <w:rFonts w:hint="eastAsia"/>
        </w:rPr>
        <w:instrText>†</w:instrText>
      </w:r>
      <w:r w:rsidR="00F34B64">
        <w:instrText xml:space="preserve">&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006FD5B7" w:rsidR="00935500" w:rsidRDefault="00935500" w:rsidP="005F112A">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w:t>
      </w:r>
      <w:r w:rsidR="009872C2">
        <w:t>-</w:t>
      </w:r>
      <w:r w:rsidRPr="00935500">
        <w:t>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5"/>
      <w:commentRangeStart w:id="16"/>
      <w:commentRangeStart w:id="17"/>
      <w:r w:rsidRPr="00935500">
        <w:t xml:space="preserve"> junction</w:t>
      </w:r>
      <w:commentRangeEnd w:id="15"/>
      <w:r w:rsidRPr="00935500">
        <w:commentReference w:id="15"/>
      </w:r>
      <w:commentRangeEnd w:id="16"/>
      <w:r w:rsidRPr="00935500">
        <w:commentReference w:id="16"/>
      </w:r>
      <w:commentRangeEnd w:id="17"/>
      <w:r w:rsidR="00C66013">
        <w:rPr>
          <w:rStyle w:val="CommentReference"/>
          <w:rFonts w:ascii="Liberation Serif" w:eastAsia="Noto Serif CJK SC" w:hAnsi="Liberation Serif" w:cs="Mangal"/>
          <w:kern w:val="2"/>
          <w:lang w:eastAsia="zh-CN" w:bidi="hi-IN"/>
        </w:rPr>
        <w:commentReference w:id="17"/>
      </w:r>
      <w:r w:rsidRPr="00935500">
        <w:t xml:space="preserve"> (Figure 3C). This pattern </w:t>
      </w:r>
      <w:r w:rsidR="000822BF">
        <w:t>wa</w:t>
      </w:r>
      <w:r w:rsidRPr="00935500">
        <w:t>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w:t>
      </w:r>
      <w:r w:rsidRPr="00935500">
        <w:t xml:space="preserve">condition </w:t>
      </w:r>
      <w:r w:rsidR="000822BF">
        <w:t>wa</w:t>
      </w:r>
      <w:r w:rsidRPr="00935500">
        <w:t>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w:t>
      </w:r>
      <w:r w:rsidR="009872C2">
        <w:t>-</w:t>
      </w:r>
      <w:r w:rsidRPr="00935500">
        <w:t>shaped Kratky plots overlay</w:t>
      </w:r>
      <w:r w:rsidR="000822BF">
        <w:t>ed</w:t>
      </w:r>
      <w:r w:rsidRPr="00935500">
        <w:t xml:space="preserve"> one another, indicating that the structure of the guanine aptamer is folded and similar between conditions (SI figure 7A). Guinier analysis</w:t>
      </w:r>
      <w:r w:rsidR="000822BF">
        <w:t>,</w:t>
      </w:r>
      <w:r w:rsidRPr="00935500">
        <w:t xml:space="preserve"> p(r) analysis (SI figure 7B), and porod analysis, reveal</w:t>
      </w:r>
      <w:r w:rsidR="000822BF">
        <w:t>ed</w:t>
      </w:r>
      <w:r w:rsidRPr="00935500">
        <w:t xml:space="preserve"> similar radius of gyration, D</w:t>
      </w:r>
      <w:r w:rsidRPr="00935500">
        <w:rPr>
          <w:vertAlign w:val="subscript"/>
        </w:rPr>
        <w:t>max</w:t>
      </w:r>
      <w:r w:rsidRPr="00935500">
        <w:t xml:space="preserve">, and porod volume between solution conditions, with slight compaction in Eco80 (SI table 6). This compaction </w:t>
      </w:r>
      <w:r w:rsidR="000822BF">
        <w:t>wa</w:t>
      </w:r>
      <w:r w:rsidRPr="00935500">
        <w:t>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w:t>
      </w:r>
      <w:r w:rsidR="000822BF">
        <w:t>we</w:t>
      </w:r>
      <w:r w:rsidRPr="00935500">
        <w:t xml:space="preserve">re consistent with the crystal structure of the guanine riboswitch aptamer </w:t>
      </w:r>
      <w:r w:rsidR="00ED0E82">
        <w:t xml:space="preserve"> </w:t>
      </w:r>
      <w:r w:rsidRPr="00935500">
        <w:t>in every condition (SI figure 7C-G). Thus, decreased degradation rates in the 2 mM free</w:t>
      </w:r>
      <w:r w:rsidR="000822BF">
        <w:t xml:space="preserve"> Mg</w:t>
      </w:r>
      <w:r w:rsidR="000822BF" w:rsidRPr="000822BF">
        <w:rPr>
          <w:vertAlign w:val="superscript"/>
        </w:rPr>
        <w:t>2+</w:t>
      </w:r>
      <w:r w:rsidRPr="00935500">
        <w:t xml:space="preserve">, Eco80, NTPCM, and WMCM conditions in comparison to the 25 mM free </w:t>
      </w:r>
      <w:r w:rsidR="000822BF">
        <w:t>Mg</w:t>
      </w:r>
      <w:r w:rsidR="000822BF" w:rsidRPr="000822BF">
        <w:rPr>
          <w:vertAlign w:val="superscript"/>
        </w:rPr>
        <w:t>2+</w:t>
      </w:r>
      <w:r w:rsidR="000822BF">
        <w:t xml:space="preserve"> </w:t>
      </w:r>
      <w:r w:rsidRPr="00935500">
        <w:t xml:space="preserve">condition </w:t>
      </w:r>
      <w:r w:rsidR="000822BF">
        <w:t>was</w:t>
      </w:r>
      <w:r w:rsidRPr="00935500">
        <w:t xml:space="preserve"> likely due to a reduction in the a</w:t>
      </w:r>
      <w:r w:rsidR="00B109F1">
        <w:t>ctivity of</w:t>
      </w:r>
      <w:r w:rsidR="000822BF">
        <w:t xml:space="preserve"> </w:t>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18C201F" w:rsidR="000D035D" w:rsidRDefault="00062BEE" w:rsidP="007B08CA">
      <w:pPr>
        <w:pStyle w:val="TAMainText"/>
        <w:jc w:val="center"/>
      </w:pPr>
      <w:r>
        <w:rPr>
          <w:noProof/>
        </w:rPr>
        <w:drawing>
          <wp:inline distT="0" distB="0" distL="0" distR="0" wp14:anchorId="37B90A59" wp14:editId="4D9A72FE">
            <wp:extent cx="2926086" cy="3511303"/>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2926086" cy="3511303"/>
                    </a:xfrm>
                    <a:prstGeom prst="rect">
                      <a:avLst/>
                    </a:prstGeom>
                  </pic:spPr>
                </pic:pic>
              </a:graphicData>
            </a:graphic>
          </wp:inline>
        </w:drawing>
      </w:r>
    </w:p>
    <w:p w14:paraId="03023B7B" w14:textId="36FED3C5" w:rsidR="000D035D" w:rsidRPr="00FD5268" w:rsidRDefault="000D035D" w:rsidP="000D035D">
      <w:pPr>
        <w:pStyle w:val="VAFigureCaption"/>
        <w:rPr>
          <w:b w:val="0"/>
          <w:bCs w:val="0"/>
        </w:rPr>
      </w:pPr>
      <w:r w:rsidRPr="00150B32">
        <w:t xml:space="preserve">Figure </w:t>
      </w:r>
      <w:r w:rsidRPr="00C47A5D">
        <w:t>3</w:t>
      </w:r>
      <w:r w:rsidRPr="00FD5268">
        <w:rPr>
          <w:b w:val="0"/>
          <w:bCs w:val="0"/>
        </w:rPr>
        <w:t xml:space="preserve">  </w:t>
      </w:r>
      <w:r w:rsidRPr="00FD5268">
        <w:rPr>
          <w:b w:val="0"/>
          <w:bCs w:val="0"/>
          <w:i/>
          <w:iCs/>
        </w:rPr>
        <w:t xml:space="preserve">E. coli </w:t>
      </w:r>
      <w:r w:rsidRPr="00FD5268">
        <w:rPr>
          <w:b w:val="0"/>
          <w:bCs w:val="0"/>
        </w:rPr>
        <w:t>metabolite and Mg</w:t>
      </w:r>
      <w:r w:rsidRPr="00FD5268">
        <w:rPr>
          <w:b w:val="0"/>
          <w:bCs w:val="0"/>
          <w:vertAlign w:val="superscript"/>
        </w:rPr>
        <w:t xml:space="preserve">2+  </w:t>
      </w:r>
      <w:r w:rsidRPr="00FD5268">
        <w:rPr>
          <w:b w:val="0"/>
          <w:bCs w:val="0"/>
        </w:rPr>
        <w:t>mixtures stabilize</w:t>
      </w:r>
      <w:r w:rsidR="00062BEE">
        <w:rPr>
          <w:b w:val="0"/>
          <w:bCs w:val="0"/>
        </w:rPr>
        <w:t>d</w:t>
      </w:r>
      <w:r w:rsidRPr="00FD5268">
        <w:rPr>
          <w:b w:val="0"/>
          <w:bCs w:val="0"/>
        </w:rPr>
        <w:t xml:space="preserv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8"/>
      <w:commentRangeStart w:id="19"/>
      <w:r w:rsidRPr="00150B32">
        <w:t>(D-</w:t>
      </w:r>
      <w:commentRangeEnd w:id="18"/>
      <w:commentRangeEnd w:id="19"/>
      <w:r w:rsidRPr="00150B32">
        <w:t>F)</w:t>
      </w:r>
      <w:r w:rsidRPr="00150B32">
        <w:commentReference w:id="18"/>
      </w:r>
      <w:r w:rsidRPr="00150B32">
        <w:commentReference w:id="19"/>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20" w:name="_Hlk110251515"/>
      <w:r w:rsidR="00CB03D4">
        <w:rPr>
          <w:b w:val="0"/>
          <w:bCs w:val="0"/>
        </w:rPr>
        <w:t xml:space="preserve">Groupings </w:t>
      </w:r>
      <w:r w:rsidR="000822BF">
        <w:rPr>
          <w:b w:val="0"/>
          <w:bCs w:val="0"/>
        </w:rPr>
        <w:t>we</w:t>
      </w:r>
      <w:r w:rsidR="00CB03D4">
        <w:rPr>
          <w:b w:val="0"/>
          <w:bCs w:val="0"/>
        </w:rPr>
        <w:t>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Single</w:t>
      </w:r>
      <w:r w:rsidR="009872C2">
        <w:rPr>
          <w:b w:val="0"/>
          <w:bCs w:val="0"/>
        </w:rPr>
        <w:t>-</w:t>
      </w:r>
      <w:r w:rsidR="00CB03D4">
        <w:rPr>
          <w:b w:val="0"/>
          <w:bCs w:val="0"/>
        </w:rPr>
        <w:t xml:space="preserve">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20"/>
    </w:p>
    <w:p w14:paraId="2281866C" w14:textId="4198FB3A" w:rsidR="00935500" w:rsidRPr="00935500" w:rsidRDefault="00935500" w:rsidP="005F112A">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r w:rsidRPr="00935500">
        <w:t>tRNA</w:t>
      </w:r>
      <w:r w:rsidRPr="00935500">
        <w:rPr>
          <w:vertAlign w:val="superscript"/>
        </w:rPr>
        <w:t xml:space="preserve">Phe </w:t>
      </w:r>
      <w:r w:rsidRPr="00935500">
        <w:t xml:space="preserve">(SI figure 8, 9, &amp; 10). We inspected the crystal </w:t>
      </w:r>
      <w:r w:rsidRPr="00935500">
        <w:lastRenderedPageBreak/>
        <w:t>structure of these two RNAs</w:t>
      </w:r>
      <w:r w:rsidR="00C47A5D">
        <w:t>,</w:t>
      </w:r>
      <w:r w:rsidRPr="00935500">
        <w:t xml:space="preserve"> plus the original guanine aptamer</w:t>
      </w:r>
      <w:r w:rsidR="00C47A5D">
        <w:t>,</w:t>
      </w:r>
      <w:r w:rsidRPr="00935500">
        <w:t xml:space="preserve"> and manually </w:t>
      </w:r>
      <w:commentRangeStart w:id="21"/>
      <w:commentRangeStart w:id="22"/>
      <w:r w:rsidRPr="00935500">
        <w:t xml:space="preserve">classified </w:t>
      </w:r>
      <w:commentRangeEnd w:id="21"/>
      <w:r w:rsidRPr="00935500">
        <w:commentReference w:id="21"/>
      </w:r>
      <w:commentRangeEnd w:id="22"/>
      <w:r w:rsidR="00062BEE">
        <w:rPr>
          <w:rStyle w:val="CommentReference"/>
          <w:rFonts w:ascii="Liberation Serif" w:eastAsia="Noto Serif CJK SC" w:hAnsi="Liberation Serif" w:cs="Mangal"/>
          <w:kern w:val="2"/>
          <w:lang w:eastAsia="zh-CN" w:bidi="hi-IN"/>
        </w:rPr>
        <w:commentReference w:id="22"/>
      </w:r>
      <w:r w:rsidRPr="00935500">
        <w:t>each residue as single</w:t>
      </w:r>
      <w:r w:rsidR="009872C2">
        <w:t>-</w:t>
      </w:r>
      <w:r w:rsidRPr="00935500">
        <w:t>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2388937F" w:rsidR="00935500" w:rsidRPr="00935500" w:rsidRDefault="00935500" w:rsidP="005F112A">
      <w:pPr>
        <w:pStyle w:val="TAMainText"/>
      </w:pPr>
      <w:r w:rsidRPr="00935500">
        <w:t>We begin box</w:t>
      </w:r>
      <w:r w:rsidR="00732020">
        <w:t>-</w:t>
      </w:r>
      <w:r w:rsidRPr="00935500">
        <w:t>plot analysis with the guanine aptamer (Figure 3D). We had data for 3 single</w:t>
      </w:r>
      <w:r w:rsidR="00732020">
        <w:t>-</w:t>
      </w:r>
      <w:r w:rsidRPr="00935500">
        <w:t>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542C8470" w:rsidR="00935500" w:rsidRPr="00935500" w:rsidRDefault="00935500" w:rsidP="005F112A">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w:t>
      </w:r>
      <w:r w:rsidR="00062BEE">
        <w:t>we</w:t>
      </w:r>
      <w:r w:rsidRPr="00935500">
        <w:t>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w:t>
      </w:r>
      <w:r w:rsidR="00062BEE">
        <w:t>we</w:t>
      </w:r>
      <w:r w:rsidRPr="00935500">
        <w:t>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1F60B0E5" w:rsidR="00935500" w:rsidRPr="00935500" w:rsidRDefault="00935500" w:rsidP="005F112A">
      <w:pPr>
        <w:pStyle w:val="TAMainText"/>
      </w:pPr>
      <w:r w:rsidRPr="00935500">
        <w:t>Yeast tRNA</w:t>
      </w:r>
      <w:r w:rsidRPr="00935500">
        <w:rPr>
          <w:vertAlign w:val="superscript"/>
        </w:rPr>
        <w:t>phe</w:t>
      </w:r>
      <w:r w:rsidRPr="00935500">
        <w:t xml:space="preserve"> exhibits almost no in-line degradation except for the single</w:t>
      </w:r>
      <w:r w:rsidR="00732020">
        <w:t>-</w:t>
      </w:r>
      <w:r w:rsidRPr="00935500">
        <w:t xml:space="preserve">stranded nucleotides in the P3 stem loop, termed the anticodon loop (SI figure </w:t>
      </w:r>
      <w:r w:rsidR="00062BEE">
        <w:t>10</w:t>
      </w:r>
      <w:r w:rsidRPr="00935500">
        <w:t>D</w:t>
      </w:r>
      <w:r w:rsidR="00FD5268">
        <w:t xml:space="preserve">). </w:t>
      </w:r>
      <w:r w:rsidRPr="00935500">
        <w:t>Single</w:t>
      </w:r>
      <w:r w:rsidR="00732020">
        <w:t>-</w:t>
      </w:r>
      <w:r w:rsidRPr="00935500">
        <w:t>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w:t>
      </w:r>
      <w:r w:rsidR="00062BEE">
        <w:t>wa</w:t>
      </w:r>
      <w:r w:rsidRPr="00935500">
        <w:t>s less dynamic than the tertiary structure of the guanine riboswitch aptamer and the CPEB3 ribozyme, thus reducing the degradation rates in regions that participate in non-canonical tertiary interactions to the baseline levels.</w:t>
      </w:r>
    </w:p>
    <w:p w14:paraId="5F478EAD" w14:textId="4EBDB2BC" w:rsidR="00935500" w:rsidRPr="00935500" w:rsidRDefault="00F126DF" w:rsidP="005F112A">
      <w:pPr>
        <w:pStyle w:val="TAMainText"/>
      </w:pPr>
      <w:r>
        <w:t>O</w:t>
      </w:r>
      <w:r w:rsidR="00935500" w:rsidRPr="00935500">
        <w:t>verall, the in-line degradation assay indicated that Eco80 and NTPCM protect</w:t>
      </w:r>
      <w:r w:rsidR="00062BEE">
        <w:t>ed</w:t>
      </w:r>
      <w:r w:rsidR="00935500" w:rsidRPr="00935500">
        <w:t xml:space="preserve"> RNA from Mg</w:t>
      </w:r>
      <w:r w:rsidR="00935500" w:rsidRPr="00935500">
        <w:rPr>
          <w:vertAlign w:val="superscript"/>
        </w:rPr>
        <w:t>2+</w:t>
      </w:r>
      <w:r w:rsidR="00732020" w:rsidRPr="00732020">
        <w:t>-</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w:t>
      </w:r>
      <w:r w:rsidR="00062BEE">
        <w:t>ed</w:t>
      </w:r>
      <w:r w:rsidR="00935500" w:rsidRPr="00935500">
        <w:t xml:space="preserve">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w:t>
      </w:r>
      <w:r w:rsidR="00062BEE">
        <w:t xml:space="preserve"> conditions</w:t>
      </w:r>
      <w:r w:rsidR="00935500" w:rsidRPr="00935500">
        <w:t xml:space="preserve">, indicating that degradation rates </w:t>
      </w:r>
      <w:r w:rsidR="00062BEE">
        <w:t>we</w:t>
      </w:r>
      <w:r w:rsidR="00935500" w:rsidRPr="00935500">
        <w:t>re dependent on Mg</w:t>
      </w:r>
      <w:r w:rsidR="00935500" w:rsidRPr="00935500">
        <w:rPr>
          <w:vertAlign w:val="superscript"/>
        </w:rPr>
        <w:t>2+</w:t>
      </w:r>
      <w:r w:rsidR="00732020">
        <w:t>-</w:t>
      </w:r>
      <w:r w:rsidR="00935500" w:rsidRPr="00935500">
        <w:t>chelation strength (see Discussion).</w:t>
      </w:r>
    </w:p>
    <w:p w14:paraId="57396980" w14:textId="3F77EE94" w:rsidR="00935500" w:rsidRPr="00732020" w:rsidRDefault="00935500" w:rsidP="005F112A">
      <w:pPr>
        <w:pStyle w:val="TAMainText"/>
        <w:rPr>
          <w:i/>
          <w:iCs/>
        </w:rPr>
      </w:pPr>
      <w:r w:rsidRPr="00732020">
        <w:rPr>
          <w:i/>
          <w:iCs/>
        </w:rPr>
        <w:t>Eco80 support</w:t>
      </w:r>
      <w:r w:rsidR="006D2F6D" w:rsidRPr="00732020">
        <w:rPr>
          <w:i/>
          <w:iCs/>
        </w:rPr>
        <w:t>ed</w:t>
      </w:r>
      <w:r w:rsidRPr="00732020">
        <w:rPr>
          <w:i/>
          <w:iCs/>
        </w:rPr>
        <w:t xml:space="preserve"> RNA catalysis</w:t>
      </w:r>
    </w:p>
    <w:p w14:paraId="5091277E" w14:textId="4742A670" w:rsidR="00935500" w:rsidRDefault="00935500" w:rsidP="005F112A">
      <w:pPr>
        <w:pStyle w:val="TAMainText"/>
      </w:pPr>
      <w:r w:rsidRPr="00935500">
        <w:t>Weak metabolite-chelated Mg</w:t>
      </w:r>
      <w:r w:rsidRPr="00935500">
        <w:rPr>
          <w:vertAlign w:val="superscript"/>
        </w:rPr>
        <w:t>2+</w:t>
      </w:r>
      <w:r w:rsidRPr="00935500">
        <w:t xml:space="preserve"> is known to promote catalysis by ribozymes. For example, CPEB3</w:t>
      </w:r>
      <w:r w:rsidR="00C3388F">
        <w:t xml:space="preserve"> </w:t>
      </w:r>
      <w:r w:rsidRPr="00935500">
        <w:t xml:space="preserve">ribozyme catalysis is enhanced by about </w:t>
      </w:r>
      <w:commentRangeStart w:id="23"/>
      <w:commentRangeStart w:id="24"/>
      <w:r w:rsidRPr="00935500">
        <w:t xml:space="preserve">1.6-fold by </w:t>
      </w:r>
      <w:r w:rsidR="006D2F6D">
        <w:t xml:space="preserve">an estimated </w:t>
      </w:r>
      <w:r w:rsidRPr="00935500">
        <w:t>2 mM free Mg</w:t>
      </w:r>
      <w:r w:rsidRPr="00935500">
        <w:rPr>
          <w:vertAlign w:val="superscript"/>
        </w:rPr>
        <w:t>2+</w:t>
      </w:r>
      <w:r w:rsidRPr="00935500">
        <w:t xml:space="preserve"> in solution with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00F34B64">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23"/>
      <w:r w:rsidRPr="00935500">
        <w:commentReference w:id="23"/>
      </w:r>
      <w:commentRangeEnd w:id="24"/>
      <w:r w:rsidRPr="00935500">
        <w:commentReference w:id="24"/>
      </w:r>
      <w:r w:rsidRPr="00935500">
        <w:t>Thus, we also hypothesized that Eco80 metabolites would also promote CPEB3 catalysis.</w:t>
      </w:r>
    </w:p>
    <w:p w14:paraId="6BA4FE5D" w14:textId="5C93FF8F" w:rsidR="00935500" w:rsidRDefault="00935500" w:rsidP="005F112A">
      <w:pPr>
        <w:pStyle w:val="TAMainText"/>
      </w:pPr>
      <w:r w:rsidRPr="00935500">
        <w:t>We compared CPEB3</w:t>
      </w:r>
      <w:r w:rsidR="00C3388F">
        <w:t xml:space="preserve"> </w:t>
      </w:r>
      <w:r w:rsidRPr="00935500">
        <w:t>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w:t>
      </w:r>
      <w:r w:rsidR="00535F20">
        <w:t>ed</w:t>
      </w:r>
      <w:r w:rsidR="00073BDC">
        <w:t xml:space="preserve">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w:t>
      </w:r>
      <w:r w:rsidR="00732020">
        <w:t>-</w:t>
      </w:r>
      <w:r w:rsidRPr="00935500">
        <w:t>exponential equation to estimate the reaction rate constant (Figure 4B).</w:t>
      </w:r>
    </w:p>
    <w:p w14:paraId="33BF1DB6" w14:textId="2CDB8EA8" w:rsidR="00935500" w:rsidRPr="00935500" w:rsidRDefault="00935500" w:rsidP="005F112A">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1.33 fold in WMCM, similar to the enhancement observed for glutamate-chelated Mg</w:t>
      </w:r>
      <w:r w:rsidRPr="00935500">
        <w:rPr>
          <w:vertAlign w:val="superscript"/>
        </w:rPr>
        <w:t>2+</w:t>
      </w:r>
      <w:r w:rsidRPr="00935500">
        <w:t>. In summary, Eco80 support</w:t>
      </w:r>
      <w:r w:rsidR="00535F20">
        <w:t>ed</w:t>
      </w:r>
      <w:r w:rsidRPr="00935500">
        <w:t xml:space="preserve"> RNA catalysis but d</w:t>
      </w:r>
      <w:r w:rsidR="00535F20">
        <w:t>id</w:t>
      </w:r>
      <w:r w:rsidRPr="00935500">
        <w:t xml:space="preserve"> not enhance catalysis in comparison to the 2 mM free Mg</w:t>
      </w:r>
      <w:r w:rsidRPr="00935500">
        <w:rPr>
          <w:vertAlign w:val="superscript"/>
        </w:rPr>
        <w:t>2+</w:t>
      </w:r>
      <w:r w:rsidRPr="00935500">
        <w:t xml:space="preserve"> condition. CPEB3 reaction rates in Eco80 </w:t>
      </w:r>
      <w:r w:rsidR="00535F20">
        <w:t>we</w:t>
      </w:r>
      <w:r w:rsidRPr="00935500">
        <w:t>re between the rates in WMCM and NTPCM. WMCM likely ha</w:t>
      </w:r>
      <w:r w:rsidR="00535F20">
        <w:t>d</w:t>
      </w:r>
      <w:r w:rsidRPr="00935500">
        <w:t xml:space="preserve"> exposed Mg</w:t>
      </w:r>
      <w:r w:rsidRPr="00935500">
        <w:rPr>
          <w:vertAlign w:val="superscript"/>
        </w:rPr>
        <w:t>2+</w:t>
      </w:r>
      <w:r w:rsidRPr="00935500">
        <w:t xml:space="preserve"> to help fold the RNA, while NTPCM d</w:t>
      </w:r>
      <w:r w:rsidR="00535F20">
        <w:t>id</w:t>
      </w:r>
      <w:r w:rsidRPr="00935500">
        <w:t xml:space="preserve"> not, and moreover may denature the RNA as per Figure 2 (see Discussion).</w:t>
      </w:r>
    </w:p>
    <w:p w14:paraId="45E3A68F" w14:textId="5C0F22B2" w:rsidR="00935500" w:rsidRDefault="00935500" w:rsidP="005F112A">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imbk cells, which have a closer evolutionary relationship to human cells</w:t>
      </w:r>
      <w:r w:rsidR="00535F20">
        <w:t>,</w:t>
      </w:r>
      <w:r w:rsidR="009A3C0C">
        <w:t xml:space="preserve"> where CPEB3 exists </w:t>
      </w:r>
      <w:r w:rsidR="00535F20">
        <w:t xml:space="preserve">in nature </w:t>
      </w:r>
      <w:r w:rsidRPr="00935500">
        <w:t xml:space="preserve">(Figure 4D). Absolute metabolite concentrations were compiled from the literature and the 11 most abundant metabolites that compose 80% of the </w:t>
      </w:r>
      <w:r w:rsidR="003F53E7">
        <w:t>y</w:t>
      </w:r>
      <w:r w:rsidRPr="00935500">
        <w:t>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w:t>
      </w:r>
      <w:r w:rsidRPr="00535F20">
        <w:rPr>
          <w:vertAlign w:val="superscript"/>
        </w:rPr>
        <w:t>2+</w:t>
      </w:r>
      <w:r w:rsidRPr="00935500">
        <w:t xml:space="preserve"> chelators. (Figure 4D). Thus, the </w:t>
      </w:r>
      <w:r w:rsidRPr="00935500">
        <w:lastRenderedPageBreak/>
        <w:t xml:space="preserve">1.3-fold rate enhancement in </w:t>
      </w:r>
      <w:r w:rsidR="00535F20">
        <w:t>WMCM wa</w:t>
      </w:r>
      <w:r w:rsidRPr="00935500">
        <w:t>s more relevant to CPEB3 function in human cells than the rate decrease in Eco80.</w:t>
      </w:r>
    </w:p>
    <w:p w14:paraId="4796F326" w14:textId="61902DE2" w:rsidR="009A3C0C" w:rsidRDefault="00111CAF" w:rsidP="007B08CA">
      <w:pPr>
        <w:pStyle w:val="TAMainText"/>
        <w:jc w:val="center"/>
      </w:pPr>
      <w:r>
        <w:rPr>
          <w:noProof/>
        </w:rPr>
        <w:drawing>
          <wp:inline distT="0" distB="0" distL="0" distR="0" wp14:anchorId="733D2E29" wp14:editId="65ED8DA1">
            <wp:extent cx="2926086" cy="3931928"/>
            <wp:effectExtent l="0" t="0" r="762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6D770EFA" w:rsidR="009A3C0C" w:rsidRPr="009A3C0C" w:rsidRDefault="009A3C0C" w:rsidP="009A3C0C">
      <w:pPr>
        <w:pStyle w:val="VAFigureCaption"/>
        <w:rPr>
          <w:b w:val="0"/>
          <w:bCs w:val="0"/>
        </w:rPr>
      </w:pPr>
      <w:r w:rsidRPr="007A6844">
        <w:t xml:space="preserve">Figure </w:t>
      </w:r>
      <w:r w:rsidRPr="007A6844">
        <w:rPr>
          <w:b w:val="0"/>
          <w:bCs w:val="0"/>
        </w:rPr>
        <w:t xml:space="preserve">4  </w:t>
      </w:r>
      <w:r w:rsidR="004E58B5">
        <w:rPr>
          <w:b w:val="0"/>
          <w:bCs w:val="0"/>
        </w:rPr>
        <w:t xml:space="preserve">Eco80 </w:t>
      </w:r>
      <w:r w:rsidRPr="007A6844">
        <w:rPr>
          <w:b w:val="0"/>
          <w:bCs w:val="0"/>
        </w:rPr>
        <w:t>support</w:t>
      </w:r>
      <w:r w:rsidR="0057127C">
        <w:rPr>
          <w:b w:val="0"/>
          <w:bCs w:val="0"/>
        </w:rPr>
        <w:t>ed</w:t>
      </w:r>
      <w:r w:rsidRPr="007A6844">
        <w:rPr>
          <w:b w:val="0"/>
          <w:bCs w:val="0"/>
        </w:rPr>
        <w:t xml:space="preserve"> CPEB3</w:t>
      </w:r>
      <w:r w:rsidR="003F53E7">
        <w:rPr>
          <w:b w:val="0"/>
          <w:bCs w:val="0"/>
        </w:rPr>
        <w:t>-</w:t>
      </w:r>
      <w:r w:rsidRPr="007A6844">
        <w:rPr>
          <w:b w:val="0"/>
          <w:bCs w:val="0"/>
        </w:rPr>
        <w:t xml:space="preserve">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ate constant (k) for the CPEB3 ribozyme in different conditions. k</w:t>
      </w:r>
      <w:r w:rsidRPr="004E58B5">
        <w:rPr>
          <w:b w:val="0"/>
          <w:bCs w:val="0"/>
          <w:vertAlign w:val="subscript"/>
        </w:rPr>
        <w:t>rel</w:t>
      </w:r>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i</w:t>
      </w:r>
      <w:r w:rsidR="003F53E7">
        <w:rPr>
          <w:b w:val="0"/>
          <w:bCs w:val="0"/>
        </w:rPr>
        <w:t>mbk</w:t>
      </w:r>
      <w:r w:rsidRPr="007A6844">
        <w:rPr>
          <w:b w:val="0"/>
          <w:bCs w:val="0"/>
        </w:rPr>
        <w:t xml:space="preserve">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w:t>
      </w:r>
      <w:r w:rsidR="003F53E7">
        <w:rPr>
          <w:b w:val="0"/>
          <w:bCs w:val="0"/>
        </w:rPr>
        <w:t>we</w:t>
      </w:r>
      <w:r w:rsidRPr="007A6844">
        <w:rPr>
          <w:b w:val="0"/>
          <w:bCs w:val="0"/>
        </w:rPr>
        <w:t>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mM. </w:t>
      </w:r>
    </w:p>
    <w:p w14:paraId="497994D0" w14:textId="77777777" w:rsidR="00935500" w:rsidRPr="005F112A" w:rsidRDefault="00935500" w:rsidP="005F112A">
      <w:pPr>
        <w:pStyle w:val="TAMainText"/>
        <w:rPr>
          <w:b/>
          <w:bCs/>
        </w:rPr>
      </w:pPr>
      <w:r w:rsidRPr="005F112A">
        <w:rPr>
          <w:b/>
          <w:bCs/>
        </w:rPr>
        <w:t>Discussion</w:t>
      </w:r>
    </w:p>
    <w:p w14:paraId="6403E9E5" w14:textId="7D91DA61" w:rsidR="00935500" w:rsidRPr="00935500" w:rsidRDefault="00935500" w:rsidP="005F112A">
      <w:pPr>
        <w:pStyle w:val="TAMainText"/>
      </w:pPr>
      <w:r w:rsidRPr="00935500">
        <w:t xml:space="preserve">In </w:t>
      </w:r>
      <w:r w:rsidR="000017DD">
        <w:t>this study</w:t>
      </w:r>
      <w:r w:rsidRPr="00935500">
        <w:t xml:space="preserve">, we used a bottom-up, </w:t>
      </w:r>
      <w:r w:rsidRPr="00935500">
        <w:rPr>
          <w:i/>
          <w:iCs/>
        </w:rPr>
        <w:t>aufbau</w:t>
      </w:r>
      <w:r w:rsidRPr="00935500">
        <w:t xml:space="preserve">, approach to create a complex </w:t>
      </w:r>
      <w:r w:rsidR="000017DD">
        <w:t>yet still</w:t>
      </w:r>
      <w:r w:rsidRPr="00935500">
        <w:t xml:space="preserve"> manageable artificial cytoplasm, termed Eco80, which encapsulate</w:t>
      </w:r>
      <w:r w:rsidR="0057127C">
        <w:t>d</w:t>
      </w:r>
      <w:r w:rsidRPr="00935500">
        <w:t xml:space="preserve">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w:t>
      </w:r>
      <w:r w:rsidR="000017DD">
        <w:t xml:space="preserve">i.e. </w:t>
      </w:r>
      <w:r w:rsidRPr="00935500">
        <w:t>NTPs), or metabolites that weakly chelate Mg</w:t>
      </w:r>
      <w:r w:rsidRPr="00935500">
        <w:rPr>
          <w:vertAlign w:val="superscript"/>
        </w:rPr>
        <w:t>2+</w:t>
      </w:r>
      <w:r w:rsidRPr="00935500">
        <w:t xml:space="preserve">, </w:t>
      </w:r>
      <w:commentRangeStart w:id="25"/>
      <w:r w:rsidRPr="00935500">
        <w:t>providing mechanistic insight into the effects of Mg</w:t>
      </w:r>
      <w:r w:rsidRPr="00935500">
        <w:rPr>
          <w:vertAlign w:val="superscript"/>
        </w:rPr>
        <w:t>2+</w:t>
      </w:r>
      <w:r w:rsidRPr="00935500">
        <w:t xml:space="preserve"> speciation on RNA in cells</w:t>
      </w:r>
      <w:commentRangeEnd w:id="25"/>
      <w:r w:rsidR="000017DD">
        <w:rPr>
          <w:rStyle w:val="CommentReference"/>
          <w:rFonts w:ascii="Liberation Serif" w:eastAsia="Noto Serif CJK SC" w:hAnsi="Liberation Serif" w:cs="Mangal"/>
          <w:kern w:val="2"/>
          <w:lang w:eastAsia="zh-CN" w:bidi="hi-IN"/>
        </w:rPr>
        <w:commentReference w:id="25"/>
      </w:r>
      <w:r w:rsidRPr="00935500">
        <w:t>.</w:t>
      </w:r>
    </w:p>
    <w:p w14:paraId="3FF0EED1" w14:textId="21D7B765" w:rsidR="00935500" w:rsidRDefault="00935500" w:rsidP="005F112A">
      <w:pPr>
        <w:pStyle w:val="TAMainText"/>
      </w:pPr>
      <w:r w:rsidRPr="00935500">
        <w:t>Importantly, w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w:t>
      </w:r>
      <w:r w:rsidRPr="00935500">
        <w:t>free and chelated Mg</w:t>
      </w:r>
      <w:r w:rsidRPr="00935500">
        <w:rPr>
          <w:vertAlign w:val="superscript"/>
        </w:rPr>
        <w:t>2</w:t>
      </w:r>
      <w:r w:rsidR="00EC5391">
        <w:rPr>
          <w:vertAlign w:val="superscript"/>
        </w:rPr>
        <w:t>+</w:t>
      </w:r>
      <w:r w:rsidRPr="00935500">
        <w:t xml:space="preserve">. Published binding constants for cellular components </w:t>
      </w:r>
      <w:r w:rsidR="000017DD">
        <w:t>can be</w:t>
      </w:r>
      <w:r w:rsidR="000017DD" w:rsidRPr="00935500">
        <w:t xml:space="preserve"> </w:t>
      </w:r>
      <w:r w:rsidRPr="00935500">
        <w:t>unreliable, as they apply to solutions with specific</w:t>
      </w:r>
      <w:r w:rsidR="00D76EA1">
        <w:t xml:space="preserve"> ionic</w:t>
      </w:r>
      <w:r w:rsidRPr="00935500">
        <w:t xml:space="preserve"> character</w:t>
      </w:r>
      <w:r w:rsidR="000017DD">
        <w:t>,</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w:t>
      </w:r>
      <w:r w:rsidR="000017DD">
        <w:t>and m</w:t>
      </w:r>
      <w:r w:rsidRPr="00935500">
        <w:t xml:space="preserve">ore often, binding constants </w:t>
      </w:r>
      <w:r w:rsidR="00EC5391">
        <w:t>are not known</w:t>
      </w:r>
      <w:r w:rsidR="000017DD">
        <w:t xml:space="preserve"> at all</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6" w:name="_Hlk107912184"/>
      <w:r w:rsidRPr="00935500">
        <w:t xml:space="preserve">binding constants </w:t>
      </w:r>
      <w:bookmarkEnd w:id="26"/>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w:t>
      </w:r>
      <w:r w:rsidR="00A90A17">
        <w:t xml:space="preserve"> measured using HQS</w:t>
      </w:r>
      <w:r w:rsidRPr="00935500">
        <w:t xml:space="preserve"> approximated the free Mg</w:t>
      </w:r>
      <w:r w:rsidRPr="00935500">
        <w:rPr>
          <w:vertAlign w:val="superscript"/>
        </w:rPr>
        <w:t>2+</w:t>
      </w:r>
      <w:r w:rsidRPr="00935500">
        <w:t xml:space="preserve"> concentration that was </w:t>
      </w:r>
      <w:r w:rsidR="00656AD4">
        <w:t>calculated</w:t>
      </w:r>
      <w:r w:rsidRPr="00935500">
        <w:t xml:space="preserve"> using </w:t>
      </w:r>
      <w:r w:rsidR="00A90A17">
        <w:t xml:space="preserve">our measured </w:t>
      </w:r>
      <w:r w:rsidRPr="00935500">
        <w:t>binding constants</w:t>
      </w:r>
      <w:r w:rsidR="00A90A17">
        <w:t>, when the free Mg</w:t>
      </w:r>
      <w:r w:rsidR="00A90A17" w:rsidRPr="00A90A17">
        <w:rPr>
          <w:vertAlign w:val="superscript"/>
        </w:rPr>
        <w:t>2+</w:t>
      </w:r>
      <w:r w:rsidR="00A90A17">
        <w:t xml:space="preserve"> was</w:t>
      </w:r>
      <w:r w:rsidRPr="00935500">
        <w:t xml:space="preserve"> in the biological range of 0.5 to 3 mM</w:t>
      </w:r>
      <w:r w:rsidR="003F53E7">
        <w:t>.</w:t>
      </w:r>
      <w:r w:rsidRPr="00935500">
        <w:t xml:space="preserve"> </w:t>
      </w:r>
      <w:r w:rsidR="003F53E7">
        <w:t>However,</w:t>
      </w:r>
      <w:r w:rsidRPr="00935500">
        <w:t xml:space="preserve"> the </w:t>
      </w:r>
      <w:r w:rsidR="00656AD4">
        <w:t>calculation</w:t>
      </w:r>
      <w:r w:rsidRPr="00935500">
        <w:t xml:space="preserve"> was not accurate at higher free Mg</w:t>
      </w:r>
      <w:r w:rsidRPr="00935500">
        <w:rPr>
          <w:vertAlign w:val="superscript"/>
        </w:rPr>
        <w:t>2+</w:t>
      </w:r>
      <w:r w:rsidRPr="00935500">
        <w:t xml:space="preserve"> concentrations</w:t>
      </w:r>
      <w:r w:rsidR="00A90A17">
        <w:t xml:space="preserve"> where interactions with more than one metabolite became likely</w:t>
      </w:r>
      <w:r w:rsidRPr="00935500">
        <w:t xml:space="preserve"> (Figure 1 E-G). Thus, the HQS assay provide</w:t>
      </w:r>
      <w:r w:rsidR="0057127C">
        <w:t>d</w:t>
      </w:r>
      <w:r w:rsidRPr="00935500">
        <w:t xml:space="preserve"> </w:t>
      </w:r>
      <w:r w:rsidR="00A90A17">
        <w:t xml:space="preserve">invaluable </w:t>
      </w:r>
      <w:r w:rsidRPr="00935500">
        <w:t>information on Mg</w:t>
      </w:r>
      <w:r w:rsidRPr="00935500">
        <w:rPr>
          <w:vertAlign w:val="superscript"/>
        </w:rPr>
        <w:t>2+</w:t>
      </w:r>
      <w:r w:rsidRPr="00935500">
        <w:t xml:space="preserve"> speciation in</w:t>
      </w:r>
      <w:r w:rsidR="00EC5391">
        <w:t xml:space="preserve"> </w:t>
      </w:r>
      <w:r w:rsidRPr="00935500">
        <w:t>biologically</w:t>
      </w:r>
      <w:r w:rsidR="003F53E7">
        <w:t>-</w:t>
      </w:r>
      <w:r w:rsidRPr="00935500">
        <w:t>relevant solutions, without requiring assumptions or Mg</w:t>
      </w:r>
      <w:r w:rsidRPr="00935500">
        <w:rPr>
          <w:vertAlign w:val="superscript"/>
        </w:rPr>
        <w:t>2+</w:t>
      </w:r>
      <w:r w:rsidRPr="00935500">
        <w:t xml:space="preserve"> binding constants</w:t>
      </w:r>
      <w:r w:rsidR="00A90A17">
        <w:t xml:space="preserve"> and interaction coefficients among the many metabolites</w:t>
      </w:r>
      <w:r w:rsidRPr="00935500">
        <w:t>.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w:t>
      </w:r>
      <w:r w:rsidR="00A90A17">
        <w:t>Mg</w:t>
      </w:r>
      <w:r w:rsidR="00A90A17" w:rsidRPr="00A90A17">
        <w:rPr>
          <w:vertAlign w:val="superscript"/>
        </w:rPr>
        <w:t>2+</w:t>
      </w:r>
      <w:r w:rsidR="00A90A17">
        <w:t xml:space="preserve"> interactions with </w:t>
      </w:r>
      <w:r w:rsidRPr="00935500">
        <w:t>other biological molecules.</w:t>
      </w:r>
    </w:p>
    <w:p w14:paraId="2C4B06F7" w14:textId="40BCCF97" w:rsidR="00935500" w:rsidRPr="00935500" w:rsidRDefault="00935500" w:rsidP="005F112A">
      <w:pPr>
        <w:pStyle w:val="TAMainText"/>
      </w:pPr>
      <w:r w:rsidRPr="00935500">
        <w:t>Our Mg</w:t>
      </w:r>
      <w:r w:rsidRPr="00935500">
        <w:rPr>
          <w:vertAlign w:val="superscript"/>
        </w:rPr>
        <w:t>2+</w:t>
      </w:r>
      <w:r w:rsidRPr="00935500">
        <w:t xml:space="preserve"> speciation calculations and HQS experiments indicate</w:t>
      </w:r>
      <w:r w:rsidR="0057127C">
        <w:t>d</w:t>
      </w:r>
      <w:r w:rsidRPr="00935500">
        <w:t xml:space="preserv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w:t>
      </w:r>
      <w:r w:rsidR="009F7EA2">
        <w:t>effectively</w:t>
      </w:r>
      <w:r w:rsidR="009F7EA2" w:rsidRPr="00935500">
        <w:t xml:space="preserve"> </w:t>
      </w:r>
      <w:r w:rsidRPr="00935500">
        <w:t xml:space="preserve">reducing concentration noise </w:t>
      </w:r>
      <w:r w:rsidRPr="00935500">
        <w:rPr>
          <w:i/>
          <w:iCs/>
        </w:rPr>
        <w:t>in</w:t>
      </w:r>
      <w:r w:rsidRPr="00935500">
        <w:t xml:space="preserve"> </w:t>
      </w:r>
      <w:r w:rsidRPr="00935500">
        <w:rPr>
          <w:i/>
          <w:iCs/>
        </w:rPr>
        <w:t>vivo</w:t>
      </w:r>
      <w:r w:rsidRPr="00935500">
        <w:t>.</w:t>
      </w:r>
      <w:r w:rsidRPr="00935500">
        <w:fldChar w:fldCharType="begin"/>
      </w:r>
      <w:r w:rsidR="00F34B64">
        <w:instrText xml:space="preserve"> ADDIN ZOTERO_ITEM CSL_CITATION {"citationID":"a2mtagshiqm","properties":{"formattedCitation":"\\super 46,47\\nosupersub{}","plainCitation":"46,47","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w:instrText>
      </w:r>
      <w:r w:rsidR="00F34B64">
        <w:rPr>
          <w:rFonts w:hint="eastAsia"/>
        </w:rPr>
        <w:instrText>ü</w:instrText>
      </w:r>
      <w:r w:rsidR="00F34B64">
        <w:instrText>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w:instrText>
      </w:r>
      <w:r w:rsidR="00F34B64">
        <w:rPr>
          <w:rFonts w:hint="eastAsia"/>
        </w:rPr>
        <w:instrText>–</w:instrText>
      </w:r>
      <w:r w:rsidR="00F34B64">
        <w:instrText>liquid phase separation (LLPS)1,2. Biomolecular interactions</w:instrText>
      </w:r>
      <w:r w:rsidR="00F34B64">
        <w:rPr>
          <w:rFonts w:hint="eastAsia"/>
        </w:rPr>
        <w:instrText>—</w:instrText>
      </w:r>
      <w:r w:rsidR="00F34B64">
        <w:instrText>particularly homotypic interactions mediated by self-associating intrinsically disordered protein regions</w:instrText>
      </w:r>
      <w:r w:rsidR="00F34B64">
        <w:rPr>
          <w:rFonts w:hint="eastAsia"/>
        </w:rPr>
        <w:instrText>—</w:instrText>
      </w:r>
      <w:r w:rsidR="00F34B64">
        <w:instrText>are thought to underlie the thermodynamic driving forces for LLPS, forming condensates that can facilitate the assembly and processing of biochemically active complexes, such as ribosomal subunits within the nucleolus. Simplified model systems3</w:instrText>
      </w:r>
      <w:r w:rsidR="00F34B64">
        <w:rPr>
          <w:rFonts w:hint="eastAsia"/>
        </w:rPr>
        <w:instrText>–</w:instrText>
      </w:r>
      <w:r w:rsidR="00F34B64">
        <w:instrText>6 have led to the concept that a single fixed saturation concentration is a defining feature of endogenous LLPS7</w:instrText>
      </w:r>
      <w:r w:rsidR="00F34B64">
        <w:rPr>
          <w:rFonts w:hint="eastAsia"/>
        </w:rPr>
        <w:instrText>–</w:instrText>
      </w:r>
      <w:r w:rsidR="00F34B64">
        <w:instrText>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w:instrText>
      </w:r>
      <w:r w:rsidR="00F34B64">
        <w:rPr>
          <w:rFonts w:hint="eastAsia"/>
        </w:rPr>
        <w:instrText>—</w:instrText>
      </w:r>
      <w:r w:rsidR="00F34B64">
        <w:instrText>including the nucleolus, Cajal bodies, stress granules and P-bodies</w:instrText>
      </w:r>
      <w:r w:rsidR="00F34B64">
        <w:rPr>
          <w:rFonts w:hint="eastAsia"/>
        </w:rPr>
        <w:instrText>—</w:instrText>
      </w:r>
      <w:r w:rsidR="00F34B64">
        <w:instrText>implying that the composition of condensates is finely tuned by the thermodynamics of the underlying biomolecular interaction network. In the context of RNA-processing condensates such as the nucleolus, this manifests in the selective exclusion of fully</w:instrText>
      </w:r>
      <w:r w:rsidR="00F34B64">
        <w:rPr>
          <w:rFonts w:hint="eastAsia"/>
        </w:rPr>
        <w:instrText> </w:instrText>
      </w:r>
      <w:r w:rsidR="00F34B64">
        <w:instrText xml:space="preserve">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license":"2020 The Author(s), under exclusive licence to Springer Nature Limited","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F34B64" w:rsidRPr="00F34B64">
        <w:rPr>
          <w:szCs w:val="24"/>
          <w:vertAlign w:val="superscript"/>
        </w:rPr>
        <w:t>46,47</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w:t>
      </w:r>
      <w:r w:rsidR="009F7EA2">
        <w:t xml:space="preserve"> just</w:t>
      </w:r>
      <w:r w:rsidRPr="00935500">
        <w:t xml:space="preserve"> 0.5 and 3 mM Mg</w:t>
      </w:r>
      <w:r w:rsidRPr="00935500">
        <w:rPr>
          <w:vertAlign w:val="superscript"/>
        </w:rPr>
        <w:t>2+</w:t>
      </w:r>
      <w:r w:rsidR="00014D5E">
        <w:t xml:space="preserve">, </w:t>
      </w:r>
      <w:r w:rsidR="009F7EA2">
        <w:t>in the presence of</w:t>
      </w:r>
      <w:r w:rsidR="009F7EA2" w:rsidRPr="00935500">
        <w:t xml:space="preserve"> </w:t>
      </w:r>
      <w:r w:rsidRPr="00935500">
        <w:t xml:space="preserve">a total </w:t>
      </w:r>
      <w:bookmarkStart w:id="27" w:name="_Hlk107915327"/>
      <w:r w:rsidRPr="00935500">
        <w:t>Mg</w:t>
      </w:r>
      <w:r w:rsidRPr="00935500">
        <w:rPr>
          <w:vertAlign w:val="superscript"/>
        </w:rPr>
        <w:t>2+</w:t>
      </w:r>
      <w:r w:rsidRPr="00935500">
        <w:t xml:space="preserve"> </w:t>
      </w:r>
      <w:bookmarkEnd w:id="27"/>
      <w:r w:rsidRPr="00935500">
        <w:t>change</w:t>
      </w:r>
      <w:r w:rsidR="009F7EA2">
        <w:t xml:space="preserve"> between </w:t>
      </w:r>
      <w:r w:rsidR="000B1AB8">
        <w:t>20</w:t>
      </w:r>
      <w:r w:rsidR="009F7EA2">
        <w:t xml:space="preserve"> and </w:t>
      </w:r>
      <w:r w:rsidR="000B1AB8">
        <w:t>40</w:t>
      </w:r>
      <w:r w:rsidR="009F7EA2">
        <w:t xml:space="preserve"> mM Mg</w:t>
      </w:r>
      <w:r w:rsidR="009F7EA2" w:rsidRPr="009F7EA2">
        <w:rPr>
          <w:vertAlign w:val="superscript"/>
        </w:rPr>
        <w:t>2+</w:t>
      </w:r>
      <w:r w:rsidRPr="00935500">
        <w:t xml:space="preserve">. This buffering effect </w:t>
      </w:r>
      <w:r w:rsidR="0057127C">
        <w:t>wa</w:t>
      </w:r>
      <w:r w:rsidRPr="00935500">
        <w:t>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w:t>
      </w:r>
      <w:r w:rsidR="009F7EA2">
        <w:t xml:space="preserve"> an astounding</w:t>
      </w:r>
      <w:r w:rsidRPr="00935500">
        <w:t xml:space="preserve"> 200 mM increase</w:t>
      </w:r>
      <w:r w:rsidR="0057127C">
        <w:t>d</w:t>
      </w:r>
      <w:r w:rsidRPr="00935500">
        <w:t xml:space="preserve"> the free Mg</w:t>
      </w:r>
      <w:r w:rsidRPr="00935500">
        <w:rPr>
          <w:vertAlign w:val="superscript"/>
        </w:rPr>
        <w:t>2+</w:t>
      </w:r>
      <w:r w:rsidRPr="00935500">
        <w:t xml:space="preserve"> concentration to</w:t>
      </w:r>
      <w:r w:rsidR="009F7EA2" w:rsidRPr="00935500">
        <w:t xml:space="preserve"> only</w:t>
      </w:r>
      <w:r w:rsidRPr="00935500">
        <w:t xml:space="preserve"> ~10 mM.</w:t>
      </w:r>
    </w:p>
    <w:p w14:paraId="46710744" w14:textId="6BA35E94" w:rsidR="004B3DB6" w:rsidRDefault="00935500" w:rsidP="005F112A">
      <w:pPr>
        <w:pStyle w:val="TAMainText"/>
      </w:pPr>
      <w:bookmarkStart w:id="28" w:name="_Hlk108098159"/>
      <w:r w:rsidRPr="00935500">
        <w:t xml:space="preserve">Our thermodynamic analysis of RNA helices </w:t>
      </w:r>
      <w:bookmarkEnd w:id="28"/>
      <w:r w:rsidRPr="00935500">
        <w:t>in Eco80 indicate</w:t>
      </w:r>
      <w:r w:rsidR="0057127C">
        <w:t>d</w:t>
      </w:r>
      <w:r w:rsidRPr="00935500">
        <w:t xml:space="preserve"> that the </w:t>
      </w:r>
      <w:r w:rsidRPr="00935500">
        <w:rPr>
          <w:i/>
          <w:iCs/>
        </w:rPr>
        <w:t>E. coli</w:t>
      </w:r>
      <w:r w:rsidRPr="00935500">
        <w:t xml:space="preserve"> metabolome ha</w:t>
      </w:r>
      <w:r w:rsidR="0057127C">
        <w:t>d</w:t>
      </w:r>
      <w:r w:rsidRPr="00935500">
        <w:t xml:space="preserve"> a net destabilizing effect on RNA helices</w:t>
      </w:r>
      <w:r w:rsidR="000B1AB8">
        <w:t xml:space="preserve"> of </w:t>
      </w:r>
      <w:r w:rsidR="004B3DB6">
        <w:t xml:space="preserve">about </w:t>
      </w:r>
      <w:r w:rsidR="000B1AB8">
        <w:t>+0.6 kcal/mol</w:t>
      </w:r>
      <w:r w:rsidRPr="00935500">
        <w:t>,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w:t>
      </w:r>
      <w:r w:rsidR="00642A0C">
        <w:t xml:space="preserve"> This apparently small, </w:t>
      </w:r>
      <w:r w:rsidR="009D7B12">
        <w:t>+0.6 kcal/mol</w:t>
      </w:r>
      <w:r w:rsidR="009D7B12" w:rsidRPr="00935500">
        <w:t xml:space="preserve">, </w:t>
      </w:r>
      <w:r w:rsidR="00642A0C">
        <w:t xml:space="preserve">destabilizing effect on RNA helices could have beneficial effects on the transcriptome </w:t>
      </w:r>
      <w:r w:rsidR="00642A0C">
        <w:rPr>
          <w:i/>
          <w:iCs/>
        </w:rPr>
        <w:t>in vivo</w:t>
      </w:r>
      <w:r w:rsidR="00642A0C">
        <w:t xml:space="preserve">. </w:t>
      </w:r>
      <w:r w:rsidR="00AC3D9F">
        <w:t xml:space="preserve">First, short, </w:t>
      </w:r>
      <w:r w:rsidR="009D7B12">
        <w:t>marginally</w:t>
      </w:r>
      <w:r w:rsidR="00F34B64">
        <w:t>-</w:t>
      </w:r>
      <w:r w:rsidR="009D7B12">
        <w:t>stable</w:t>
      </w:r>
      <w:r w:rsidR="00642A0C">
        <w:t xml:space="preserve"> helices </w:t>
      </w:r>
      <w:r w:rsidR="00AC3D9F">
        <w:t>would not form</w:t>
      </w:r>
      <w:r w:rsidR="00F34B64">
        <w:t>,</w:t>
      </w:r>
      <w:r w:rsidR="00AC3D9F">
        <w:t xml:space="preserve"> leading to accessible RNA regions </w:t>
      </w:r>
      <w:r w:rsidR="009D7B12">
        <w:t xml:space="preserve">that would otherwise form </w:t>
      </w:r>
      <w:r w:rsidR="00F34B64">
        <w:t>helices</w:t>
      </w:r>
      <w:r w:rsidR="009D7B12">
        <w:t xml:space="preserve"> </w:t>
      </w:r>
      <w:r w:rsidR="009D7B12">
        <w:rPr>
          <w:i/>
          <w:iCs/>
        </w:rPr>
        <w:t xml:space="preserve">in </w:t>
      </w:r>
      <w:r w:rsidR="009D7B12" w:rsidRPr="009D7B12">
        <w:t>vitro</w:t>
      </w:r>
      <w:r w:rsidR="009D7B12">
        <w:t xml:space="preserve">. In contrast, </w:t>
      </w:r>
      <w:r w:rsidR="00AC3D9F">
        <w:t>stable</w:t>
      </w:r>
      <w:r w:rsidR="00A57906">
        <w:t xml:space="preserve"> </w:t>
      </w:r>
      <w:r w:rsidR="00AC3D9F">
        <w:t>RNA secondary</w:t>
      </w:r>
      <w:r w:rsidR="00F34B64">
        <w:t xml:space="preserve"> </w:t>
      </w:r>
      <w:r w:rsidR="00AC3D9F">
        <w:t xml:space="preserve">structures could still form functional structures. Second, global destabilization of RNA </w:t>
      </w:r>
      <w:r w:rsidR="008B630F">
        <w:t>helices</w:t>
      </w:r>
      <w:r w:rsidR="00AC3D9F">
        <w:t xml:space="preserve"> would also lead to destabilization of kinetic traps </w:t>
      </w:r>
      <w:r w:rsidR="008B630F">
        <w:t xml:space="preserve">in RNA folding pathways </w:t>
      </w:r>
      <w:r w:rsidR="008B630F">
        <w:rPr>
          <w:i/>
          <w:iCs/>
        </w:rPr>
        <w:t>in vivo</w:t>
      </w:r>
      <w:r w:rsidR="008B630F">
        <w:t xml:space="preserve">, such as the misfolds observed for the </w:t>
      </w:r>
      <w:r w:rsidR="008B630F">
        <w:rPr>
          <w:i/>
          <w:iCs/>
        </w:rPr>
        <w:t>Tetrahymena ribozyme</w:t>
      </w:r>
      <w:r w:rsidR="008B630F">
        <w:t>.</w:t>
      </w:r>
      <w:r w:rsidR="00F34B64">
        <w:fldChar w:fldCharType="begin"/>
      </w:r>
      <w:r w:rsidR="00F34B64">
        <w:instrText xml:space="preserve"> ADDIN ZOTERO_ITEM CSL_CITATION {"citationID":"c0BEOimS","properties":{"formattedCitation":"\\super 48\\nosupersub{}","plainCitation":"48","noteIndex":0},"citationItems":[{"id":238,"uris":["http://zotero.org/users/4485201/items/SS2L96MR"],"itemData":{"id":238,"type":"article-journal","abstract":"Like many structured RNAs, the Tetrahymena group I intron ribozyme folds through multiple pathways and intermediates. Under standard conditions in vitro, a small fraction reaches the native state (N) with kobs≈0.6min−1, while the remainder forms a long-lived misfolded conformation (M) thought to differ in topology. These alternative outcomes reflect a pathway that branches late in folding, after disruption of a trapped intermediate (Itrap). Here we use catalytic activity to probe the folding transitions from Itrap to the native and misfolded states. We show that mutations predicted to weaken the core helix P3 do not increase the rate of folding from Itrap but they increase the fraction that reaches the native state rather than forming the misfolded state. Thus, P3 is disrupted during folding to the native state but not to the misfolded state, and P3 disruption occurs after the rate-limiting step. Interestingly, P3-strengthening mutants also increase native folding. Additional experiments show that these mutants are rapidly committed to folding to the native state, although they reach the native state with approximately the same rate constant as the wild-type ribozyme (~1min−1). Thus, the P3-strengthening mutants populate a distinct pathway that includes at least one intermediate but avoids the M state, most likely because P3 and the correct topology are formed early. Our results highlight multiple pathways in RNA folding and illustrate how kinetic competitions between rapid events can have long-lasting effects because the </w:instrText>
      </w:r>
      <w:r w:rsidR="00F34B64">
        <w:rPr>
          <w:rFonts w:hint="eastAsia"/>
        </w:rPr>
        <w:instrText>“</w:instrText>
      </w:r>
      <w:r w:rsidR="00F34B64">
        <w:instrText>choice</w:instrText>
      </w:r>
      <w:r w:rsidR="00F34B64">
        <w:rPr>
          <w:rFonts w:hint="eastAsia"/>
        </w:rPr>
        <w:instrText>”</w:instrText>
      </w:r>
      <w:r w:rsidR="00F34B64">
        <w:instrText xml:space="preserve"> is enforced by energy barriers that grow larger as folding progresses.","container-title":"Journal of Molecular Biology","DOI":"10.1016/j.jmb.2014.04.011","ISSN":"0022-2836","issue":"12","journalAbbreviation":"Journal of Molecular Biology","page":"2300-2312","source":"ScienceDirect","title":"Folding Pathways of the Tetrahymena Ribozyme","volume":"426","author":[{"family":"Mitchell","given":"David"},{"family":"Russell","given":"Rick"}],"issued":{"date-parts":[["2014",6,12]]}}}],"schema":"https://github.com/citation-style-language/schema/raw/master/csl-citation.json"} </w:instrText>
      </w:r>
      <w:r w:rsidR="00F34B64">
        <w:fldChar w:fldCharType="separate"/>
      </w:r>
      <w:r w:rsidR="00F34B64" w:rsidRPr="00F34B64">
        <w:rPr>
          <w:szCs w:val="24"/>
          <w:vertAlign w:val="superscript"/>
        </w:rPr>
        <w:t>48</w:t>
      </w:r>
      <w:r w:rsidR="00F34B64">
        <w:fldChar w:fldCharType="end"/>
      </w:r>
    </w:p>
    <w:p w14:paraId="0666BD18" w14:textId="4FC52B42" w:rsidR="00935500" w:rsidRPr="00935500" w:rsidRDefault="00EB1787" w:rsidP="005F112A">
      <w:pPr>
        <w:pStyle w:val="TAMainText"/>
      </w:pPr>
      <w:r>
        <w:t>Weakening of</w:t>
      </w:r>
      <w:r w:rsidR="00935500" w:rsidRPr="00935500">
        <w:t xml:space="preserve"> RNA helix stability</w:t>
      </w:r>
      <w:r w:rsidR="003F53E7">
        <w:t xml:space="preserve"> in Eco80</w:t>
      </w:r>
      <w:r w:rsidR="00935500" w:rsidRPr="00935500">
        <w:t xml:space="preserve"> can be understood using a model that combines established effects of polar small molecules and Mg</w:t>
      </w:r>
      <w:r w:rsidR="00935500" w:rsidRPr="00935500">
        <w:rPr>
          <w:vertAlign w:val="superscript"/>
        </w:rPr>
        <w:t>2+</w:t>
      </w:r>
      <w:r w:rsidR="00935500" w:rsidRPr="00935500">
        <w:t xml:space="preserve"> on RNA </w:t>
      </w:r>
      <w:r w:rsidR="00FD5268">
        <w:t>helix</w:t>
      </w:r>
      <w:r w:rsidR="00935500" w:rsidRPr="00935500">
        <w:t xml:space="preserve"> stability. Polar small molecules are known to interact favorably</w:t>
      </w:r>
      <w:commentRangeStart w:id="29"/>
      <w:commentRangeStart w:id="30"/>
      <w:r w:rsidR="00935500" w:rsidRPr="00935500">
        <w:t xml:space="preserve"> with the exposed bases in the unfolded state (Figure 5B)</w:t>
      </w:r>
      <w:commentRangeEnd w:id="29"/>
      <w:r>
        <w:rPr>
          <w:rStyle w:val="CommentReference"/>
          <w:rFonts w:ascii="Liberation Serif" w:eastAsia="Noto Serif CJK SC" w:hAnsi="Liberation Serif" w:cs="Mangal"/>
          <w:kern w:val="2"/>
          <w:lang w:eastAsia="zh-CN" w:bidi="hi-IN"/>
        </w:rPr>
        <w:commentReference w:id="29"/>
      </w:r>
      <w:commentRangeEnd w:id="30"/>
      <w:r w:rsidR="00C40497">
        <w:rPr>
          <w:rStyle w:val="CommentReference"/>
          <w:rFonts w:ascii="Liberation Serif" w:eastAsia="Noto Serif CJK SC" w:hAnsi="Liberation Serif" w:cs="Mangal"/>
          <w:kern w:val="2"/>
          <w:lang w:eastAsia="zh-CN" w:bidi="hi-IN"/>
        </w:rPr>
        <w:commentReference w:id="30"/>
      </w:r>
      <w:r w:rsidR="00935500" w:rsidRPr="00935500">
        <w:t>.</w:t>
      </w:r>
      <w:r w:rsidR="00935500" w:rsidRPr="00935500">
        <w:fldChar w:fldCharType="begin"/>
      </w:r>
      <w:r w:rsidR="00F34B64">
        <w:instrText xml:space="preserve"> ADDIN ZOTERO_ITEM CSL_CITATION {"citationID":"a4kbpmanll","properties":{"formattedCitation":"\\super 49\\uc0\\u8211{}52\\nosupersub{}","plainCitation":"49</w:instrText>
      </w:r>
      <w:r w:rsidR="00F34B64">
        <w:rPr>
          <w:rFonts w:hint="eastAsia"/>
        </w:rPr>
        <w:instrText>–</w:instrText>
      </w:r>
      <w:r w:rsidR="00F34B64">
        <w:instrText xml:space="preserve">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w:instrText>
      </w:r>
      <w:r w:rsidR="00F34B64">
        <w:rPr>
          <w:rFonts w:hint="eastAsia"/>
        </w:rPr>
        <w:instrText>Δ</w:instrText>
      </w:r>
      <w:r w:rsidR="00F34B64">
        <w:instrText>G</w:instrText>
      </w:r>
      <w:r w:rsidR="00F34B64">
        <w:rPr>
          <w:rFonts w:hint="eastAsia"/>
        </w:rPr>
        <w:instrText>°</w:instrText>
      </w:r>
      <w:r w:rsidR="00F34B64">
        <w:instrText xml:space="preserve">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w:instrText>
      </w:r>
      <w:r w:rsidR="00F34B64">
        <w:rPr>
          <w:rFonts w:hint="eastAsia"/>
        </w:rPr>
        <w:instrText>α</w:instrText>
      </w:r>
      <w:r w:rsidR="00F34B64">
        <w:instrText xml:space="preserve">, as observed previously for urea. Trends in </w:instrText>
      </w:r>
      <w:r w:rsidR="00F34B64">
        <w:rPr>
          <w:rFonts w:hint="eastAsia"/>
        </w:rPr>
        <w:instrText>α</w:instrText>
      </w:r>
      <w:r w:rsidR="00F34B64">
        <w:instrText xml:space="preserve">-values for interactions of alkylureas with nucleobase atom types parallel those for corresponding amide compound atom types, oﬀset because nucleobase </w:instrText>
      </w:r>
      <w:r w:rsidR="00F34B64">
        <w:rPr>
          <w:rFonts w:hint="eastAsia"/>
        </w:rPr>
        <w:instrText>α</w:instrText>
      </w:r>
      <w:r w:rsidR="00F34B64">
        <w:instrText>-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w:instrText>
      </w:r>
      <w:r w:rsidR="00F34B64">
        <w:rPr>
          <w:rFonts w:hint="eastAsia"/>
        </w:rPr>
        <w:instrText>···</w:instrText>
      </w:r>
      <w:r w:rsidR="00F34B64">
        <w:instrText>O</w:instrText>
      </w:r>
      <w:r w:rsidR="00F34B64">
        <w:rPr>
          <w:rFonts w:hint="eastAsia"/>
        </w:rPr>
        <w:instrText></w:instrText>
      </w:r>
      <w:r w:rsidR="00F34B64">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935500" w:rsidRPr="00935500">
        <w:fldChar w:fldCharType="separate"/>
      </w:r>
      <w:r w:rsidR="00F34B64" w:rsidRPr="00F34B64">
        <w:rPr>
          <w:szCs w:val="24"/>
          <w:vertAlign w:val="superscript"/>
        </w:rPr>
        <w:t>49–52</w:t>
      </w:r>
      <w:r w:rsidR="00935500" w:rsidRPr="00935500">
        <w:fldChar w:fldCharType="end"/>
      </w:r>
      <w:r w:rsidR="00935500" w:rsidRPr="00935500">
        <w:t xml:space="preserve"> Likewise, Mg</w:t>
      </w:r>
      <w:r w:rsidR="00935500" w:rsidRPr="00935500">
        <w:rPr>
          <w:vertAlign w:val="superscript"/>
        </w:rPr>
        <w:t>2+</w:t>
      </w:r>
      <w:r w:rsidR="00935500" w:rsidRPr="00935500">
        <w:t xml:space="preserve"> is known to interact favorabl</w:t>
      </w:r>
      <w:r w:rsidR="00053A45">
        <w:t>y</w:t>
      </w:r>
      <w:r w:rsidR="00935500" w:rsidRPr="00935500">
        <w:t xml:space="preserve"> with the high density of negative charge</w:t>
      </w:r>
      <w:r w:rsidR="0057127C">
        <w:t>s</w:t>
      </w:r>
      <w:r w:rsidR="00935500" w:rsidRPr="00935500">
        <w:t xml:space="preserve"> in helical RNA. Thus, metabolites </w:t>
      </w:r>
      <w:r w:rsidR="00727E1C" w:rsidRPr="00935500">
        <w:t xml:space="preserve">destabilize </w:t>
      </w:r>
      <w:r w:rsidR="00935500" w:rsidRPr="00935500">
        <w:t>heli</w:t>
      </w:r>
      <w:r w:rsidR="00727E1C">
        <w:t>ces</w:t>
      </w:r>
      <w:r w:rsidR="00935500" w:rsidRPr="00935500">
        <w:t xml:space="preserve"> by favoring the unfolded state and </w:t>
      </w:r>
      <w:bookmarkStart w:id="31" w:name="_Hlk108097678"/>
      <w:r w:rsidR="00935500" w:rsidRPr="00935500">
        <w:t>Mg</w:t>
      </w:r>
      <w:r w:rsidR="00935500" w:rsidRPr="00935500">
        <w:rPr>
          <w:vertAlign w:val="superscript"/>
        </w:rPr>
        <w:t>2+</w:t>
      </w:r>
      <w:bookmarkEnd w:id="31"/>
      <w:commentRangeStart w:id="32"/>
      <w:commentRangeStart w:id="33"/>
      <w:r w:rsidR="00935500" w:rsidRPr="00935500">
        <w:t xml:space="preserve"> stabilizes heli</w:t>
      </w:r>
      <w:r w:rsidR="00727E1C">
        <w:t>ces</w:t>
      </w:r>
      <w:r w:rsidR="00935500" w:rsidRPr="00935500">
        <w:t xml:space="preserve"> by favoring the helical state (Figure 5C)</w:t>
      </w:r>
      <w:commentRangeEnd w:id="32"/>
      <w:r>
        <w:rPr>
          <w:rStyle w:val="CommentReference"/>
          <w:rFonts w:ascii="Liberation Serif" w:eastAsia="Noto Serif CJK SC" w:hAnsi="Liberation Serif" w:cs="Mangal"/>
          <w:kern w:val="2"/>
          <w:lang w:eastAsia="zh-CN" w:bidi="hi-IN"/>
        </w:rPr>
        <w:commentReference w:id="32"/>
      </w:r>
      <w:commentRangeEnd w:id="33"/>
      <w:r w:rsidR="00C40497">
        <w:rPr>
          <w:rStyle w:val="CommentReference"/>
          <w:rFonts w:ascii="Liberation Serif" w:eastAsia="Noto Serif CJK SC" w:hAnsi="Liberation Serif" w:cs="Mangal"/>
          <w:kern w:val="2"/>
          <w:lang w:eastAsia="zh-CN" w:bidi="hi-IN"/>
        </w:rPr>
        <w:commentReference w:id="33"/>
      </w:r>
      <w:r w:rsidR="00935500" w:rsidRPr="00935500">
        <w:t>. The changes in helix formation energy</w:t>
      </w:r>
      <w:r w:rsidR="00384D67">
        <w:t xml:space="preserve"> in</w:t>
      </w:r>
      <w:r w:rsidR="00935500" w:rsidRPr="00935500">
        <w:t xml:space="preserve"> Mg</w:t>
      </w:r>
      <w:r w:rsidR="00935500" w:rsidRPr="00935500">
        <w:rPr>
          <w:vertAlign w:val="superscript"/>
        </w:rPr>
        <w:t>2+</w:t>
      </w:r>
      <w:r w:rsidR="003F53E7">
        <w:t>-</w:t>
      </w:r>
      <w:r w:rsidR="00935500" w:rsidRPr="00935500">
        <w:t>metabolite mixtures demonstrate a balance between metabolites favoring the unfolded state and Mg</w:t>
      </w:r>
      <w:r w:rsidR="00935500" w:rsidRPr="00935500">
        <w:rPr>
          <w:vertAlign w:val="superscript"/>
        </w:rPr>
        <w:t>2+</w:t>
      </w:r>
      <w:r w:rsidR="00935500" w:rsidRPr="00935500">
        <w:t xml:space="preserve"> favoring the helical state </w:t>
      </w:r>
      <w:r w:rsidR="00935500" w:rsidRPr="00935500">
        <w:lastRenderedPageBreak/>
        <w:t>(Figure 5C</w:t>
      </w:r>
      <w:r>
        <w:t>, right</w:t>
      </w:r>
      <w:r w:rsidR="00935500" w:rsidRPr="00935500">
        <w:t>). For example, NTPCM strongly chelates Mg</w:t>
      </w:r>
      <w:r w:rsidR="00935500" w:rsidRPr="00935500">
        <w:rPr>
          <w:vertAlign w:val="superscript"/>
        </w:rPr>
        <w:t>2+</w:t>
      </w:r>
      <w:r w:rsidR="00935500" w:rsidRPr="00935500">
        <w:t>, thus sequestering Mg</w:t>
      </w:r>
      <w:r w:rsidR="00935500" w:rsidRPr="00935500">
        <w:rPr>
          <w:vertAlign w:val="superscript"/>
        </w:rPr>
        <w:t>2+</w:t>
      </w:r>
      <w:r w:rsidR="00935500" w:rsidRPr="00935500">
        <w:t xml:space="preserve"> from interacting with the folded state so that the destabilizing interactions between NTPs and RNA dominate, </w:t>
      </w:r>
      <w:r w:rsidR="0057127C">
        <w:t>which lead</w:t>
      </w:r>
      <w:r w:rsidR="00935500" w:rsidRPr="00935500">
        <w:t xml:space="preserve"> to a consistent destabilization of RNA helices (Figure 2D). In contrast, WMCM only weakly sequesters Mg</w:t>
      </w:r>
      <w:r w:rsidR="00935500" w:rsidRPr="00935500">
        <w:rPr>
          <w:vertAlign w:val="superscript"/>
        </w:rPr>
        <w:t>2+</w:t>
      </w:r>
      <w:r w:rsidR="00384D67">
        <w:t>,</w:t>
      </w:r>
      <w:r w:rsidR="00935500" w:rsidRPr="00935500">
        <w:t xml:space="preserve"> so that Mg</w:t>
      </w:r>
      <w:r w:rsidR="00935500" w:rsidRPr="00935500">
        <w:rPr>
          <w:vertAlign w:val="superscript"/>
        </w:rPr>
        <w:t>2+</w:t>
      </w:r>
      <w:r w:rsidR="00935500" w:rsidRPr="00935500">
        <w:t xml:space="preserve"> is available for favorable interactions with helices. This lead to the inconsistent destabilization</w:t>
      </w:r>
      <w:r w:rsidR="003F53E7">
        <w:t xml:space="preserve"> and </w:t>
      </w:r>
      <w:r w:rsidR="00935500" w:rsidRPr="00935500">
        <w:t>stabilization of RNA helices observed in WMCM</w:t>
      </w:r>
      <w:r w:rsidR="00BE629D">
        <w:t>, dependent on the relative strength of stabilizing Mg</w:t>
      </w:r>
      <w:r w:rsidR="00BE629D" w:rsidRPr="00BE629D">
        <w:rPr>
          <w:vertAlign w:val="superscript"/>
        </w:rPr>
        <w:t>2+</w:t>
      </w:r>
      <w:r w:rsidR="00BE629D">
        <w:t>-RNA interactions and destabilizing metabolite-RNA interactions</w:t>
      </w:r>
      <w:r w:rsidR="00935500" w:rsidRPr="00935500">
        <w:t xml:space="preserve"> (Figure </w:t>
      </w:r>
      <w:r w:rsidR="00BE629D">
        <w:t>5C</w:t>
      </w:r>
      <w:r w:rsidR="00935500" w:rsidRPr="00935500">
        <w:t>).</w:t>
      </w:r>
    </w:p>
    <w:p w14:paraId="4104F39C" w14:textId="4C5B59E2" w:rsidR="00935500" w:rsidRPr="00935500" w:rsidRDefault="00935500" w:rsidP="005F112A">
      <w:pPr>
        <w:pStyle w:val="TAMainText"/>
      </w:pPr>
      <w:r w:rsidRPr="00935500">
        <w:t>NTPCM destabilize</w:t>
      </w:r>
      <w:r w:rsidR="00E17A65">
        <w:t>d</w:t>
      </w:r>
      <w:r w:rsidRPr="00935500">
        <w:t xml:space="preserve"> AU</w:t>
      </w:r>
      <w:r w:rsidR="00B10945">
        <w:t>-</w:t>
      </w:r>
      <w:r w:rsidRPr="00935500">
        <w:t>rich helices more than GC</w:t>
      </w:r>
      <w:r w:rsidR="00B10945">
        <w:t>-</w:t>
      </w:r>
      <w:r w:rsidRPr="00935500">
        <w:t xml:space="preserve">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F34B64">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F34B64" w:rsidRPr="00F34B64">
        <w:rPr>
          <w:szCs w:val="24"/>
          <w:vertAlign w:val="superscript"/>
        </w:rPr>
        <w:t>53</w:t>
      </w:r>
      <w:r w:rsidRPr="00935500">
        <w:fldChar w:fldCharType="end"/>
      </w:r>
      <w:r w:rsidRPr="00935500">
        <w:t xml:space="preserve"> Interestingly, </w:t>
      </w:r>
      <w:r w:rsidR="00B10945">
        <w:t xml:space="preserve">in the case of G-quadruplex structures  </w:t>
      </w:r>
      <w:r w:rsidRPr="00935500">
        <w:t xml:space="preserve">other nucleotides (A and </w:t>
      </w:r>
      <w:r w:rsidR="00C40497">
        <w:t>U</w:t>
      </w:r>
      <w:r w:rsidRPr="00935500">
        <w:t xml:space="preserve">) had a </w:t>
      </w:r>
      <w:r w:rsidR="00BE629D">
        <w:t>smaller</w:t>
      </w:r>
      <w:r w:rsidRPr="00935500">
        <w:t xml:space="preserve"> destabilizing effect, indicating that G-</w:t>
      </w:r>
      <w:r w:rsidR="00DF0817" w:rsidRPr="00935500">
        <w:t>quadruplexes</w:t>
      </w:r>
      <w:r w:rsidRPr="00935500">
        <w:t xml:space="preserve"> are destabilized by favorable base-pairing interactions between cytidine nucleotides in solution and Gs in the unfolded state of the RNA. NTPCM is mostly comp</w:t>
      </w:r>
      <w:r w:rsidR="00B10945">
        <w:t>ri</w:t>
      </w:r>
      <w:r w:rsidRPr="00935500">
        <w:t xml:space="preserve">sed of ATP, UTP, and dTTP (22.5 mM total versus 4.9 mM GTP). ATP, UTP, and dTTP are expected to form stronger hydrogen bonds with </w:t>
      </w:r>
      <w:r w:rsidR="00B10945">
        <w:t>U</w:t>
      </w:r>
      <w:r w:rsidRPr="00935500">
        <w:t xml:space="preserve">s and </w:t>
      </w:r>
      <w:r w:rsidR="00B10945">
        <w:t>A</w:t>
      </w:r>
      <w:r w:rsidRPr="00935500">
        <w:t>s</w:t>
      </w:r>
      <w:r w:rsidR="00B10945">
        <w:t>, respectively,</w:t>
      </w:r>
      <w:r w:rsidRPr="00935500">
        <w:t xml:space="preserve"> in the unfolded state of RNA, explaining the </w:t>
      </w:r>
      <w:commentRangeStart w:id="34"/>
      <w:commentRangeStart w:id="35"/>
      <w:r w:rsidRPr="00935500">
        <w:t>AU dependence of helix destabilization by NTPCM</w:t>
      </w:r>
      <w:commentRangeEnd w:id="34"/>
      <w:r w:rsidR="00B10945">
        <w:rPr>
          <w:rStyle w:val="CommentReference"/>
          <w:rFonts w:ascii="Liberation Serif" w:eastAsia="Noto Serif CJK SC" w:hAnsi="Liberation Serif" w:cs="Mangal"/>
          <w:kern w:val="2"/>
          <w:lang w:eastAsia="zh-CN" w:bidi="hi-IN"/>
        </w:rPr>
        <w:commentReference w:id="34"/>
      </w:r>
      <w:commentRangeEnd w:id="35"/>
      <w:r w:rsidR="00C40497">
        <w:rPr>
          <w:rStyle w:val="CommentReference"/>
          <w:rFonts w:ascii="Liberation Serif" w:eastAsia="Noto Serif CJK SC" w:hAnsi="Liberation Serif" w:cs="Mangal"/>
          <w:kern w:val="2"/>
          <w:lang w:eastAsia="zh-CN" w:bidi="hi-IN"/>
        </w:rPr>
        <w:commentReference w:id="35"/>
      </w:r>
      <w:r w:rsidRPr="00935500">
        <w:t>.</w:t>
      </w:r>
    </w:p>
    <w:p w14:paraId="2A06BDA4" w14:textId="055D7492" w:rsidR="00183F17" w:rsidRDefault="00935500" w:rsidP="005F112A">
      <w:pPr>
        <w:pStyle w:val="TAMainText"/>
        <w:rPr>
          <w:noProof/>
        </w:rPr>
      </w:pPr>
      <w:r w:rsidRPr="00935500">
        <w:t>Our analysis of RNA degradation in Eco80 indicate</w:t>
      </w:r>
      <w:r w:rsidR="00E17A65">
        <w:t>d</w:t>
      </w:r>
      <w:r w:rsidRPr="00935500">
        <w:t xml:space="preserve">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w:t>
      </w:r>
      <w:commentRangeStart w:id="36"/>
      <w:commentRangeStart w:id="37"/>
      <w:r w:rsidRPr="00935500">
        <w:t>Mg</w:t>
      </w:r>
      <w:r w:rsidRPr="00935500">
        <w:rPr>
          <w:vertAlign w:val="superscript"/>
        </w:rPr>
        <w:t>2+</w:t>
      </w:r>
      <w:r w:rsidRPr="00935500">
        <w:t xml:space="preserve">. </w:t>
      </w:r>
      <w:commentRangeEnd w:id="36"/>
      <w:r w:rsidR="00B10945">
        <w:rPr>
          <w:rStyle w:val="CommentReference"/>
          <w:rFonts w:ascii="Liberation Serif" w:eastAsia="Noto Serif CJK SC" w:hAnsi="Liberation Serif" w:cs="Mangal"/>
          <w:kern w:val="2"/>
          <w:lang w:eastAsia="zh-CN" w:bidi="hi-IN"/>
        </w:rPr>
        <w:commentReference w:id="36"/>
      </w:r>
      <w:commentRangeEnd w:id="37"/>
      <w:r w:rsidR="008B25D4">
        <w:rPr>
          <w:rStyle w:val="CommentReference"/>
          <w:rFonts w:ascii="Liberation Serif" w:eastAsia="Noto Serif CJK SC" w:hAnsi="Liberation Serif" w:cs="Mangal"/>
          <w:kern w:val="2"/>
          <w:lang w:eastAsia="zh-CN" w:bidi="hi-IN"/>
        </w:rPr>
        <w:commentReference w:id="37"/>
      </w:r>
      <w:r w:rsidRPr="00935500">
        <w:t>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E17A65">
        <w:t>-</w:t>
      </w:r>
      <w:r w:rsidR="00065FBB">
        <w:t>chelated</w:t>
      </w:r>
      <w:r w:rsidR="00E17A65">
        <w:t xml:space="preserve"> </w:t>
      </w:r>
      <w:r w:rsidR="00065FBB">
        <w:t>Mg</w:t>
      </w:r>
      <w:r w:rsidR="00065FBB" w:rsidRPr="00065FBB">
        <w:rPr>
          <w:vertAlign w:val="superscript"/>
        </w:rPr>
        <w:t>2+</w:t>
      </w:r>
      <w:r w:rsidR="00065FBB" w:rsidRPr="00065FBB">
        <w:t xml:space="preserve"> </w:t>
      </w:r>
      <w:r w:rsidRPr="00935500">
        <w:t xml:space="preserve">(Figure 5D). Thus, RNA degradation rates </w:t>
      </w:r>
      <w:r w:rsidR="00E17A65">
        <w:t>we</w:t>
      </w:r>
      <w:r w:rsidRPr="00935500">
        <w:t>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14487CE5" w14:textId="43E04EE2" w:rsidR="00935500" w:rsidRDefault="00935500" w:rsidP="005F112A">
      <w:pPr>
        <w:pStyle w:val="TAMainText"/>
      </w:pPr>
      <w:r w:rsidRPr="00935500">
        <w:t>Our analysis of CPEB3 catalysis in Eco80 indicate</w:t>
      </w:r>
      <w:r w:rsidR="008B7352">
        <w:t>d</w:t>
      </w:r>
      <w:r w:rsidRPr="00935500">
        <w:t xml:space="preserve">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8B7352">
        <w:t>-</w:t>
      </w:r>
      <w:r w:rsidRPr="00935500">
        <w:t>chelated</w:t>
      </w:r>
      <w:r w:rsidR="008B7352">
        <w:t xml:space="preserve"> </w:t>
      </w:r>
      <w:r w:rsidRPr="00935500">
        <w:t>Mg</w:t>
      </w:r>
      <w:r w:rsidRPr="00935500">
        <w:rPr>
          <w:vertAlign w:val="superscript"/>
        </w:rPr>
        <w:t>2+</w:t>
      </w:r>
      <w:r w:rsidRPr="00935500">
        <w:t>, a weakly</w:t>
      </w:r>
      <w:r w:rsidR="008B7352">
        <w:t>-</w:t>
      </w:r>
      <w:r w:rsidRPr="00935500">
        <w:t>chelated</w:t>
      </w:r>
      <w:r w:rsidR="008B7352">
        <w:t xml:space="preserve"> </w:t>
      </w:r>
      <w:r w:rsidRPr="00935500">
        <w:t>Mg</w:t>
      </w:r>
      <w:r w:rsidRPr="00935500">
        <w:rPr>
          <w:vertAlign w:val="superscript"/>
        </w:rPr>
        <w:t>2+</w:t>
      </w:r>
      <w:r w:rsidRPr="00935500">
        <w:t xml:space="preserve"> species, and that NTP</w:t>
      </w:r>
      <w:r w:rsidR="008B7352">
        <w:t>-</w:t>
      </w:r>
      <w:r w:rsidRPr="00935500">
        <w:t>chelated</w:t>
      </w:r>
      <w:r w:rsidR="008B7352">
        <w:t xml:space="preserve"> </w:t>
      </w:r>
      <w:r w:rsidRPr="00935500">
        <w:t>Mg</w:t>
      </w:r>
      <w:r w:rsidRPr="00935500">
        <w:rPr>
          <w:vertAlign w:val="superscript"/>
        </w:rPr>
        <w:t>2+</w:t>
      </w:r>
      <w:r w:rsidRPr="00935500">
        <w:t xml:space="preserve"> ha</w:t>
      </w:r>
      <w:r w:rsidR="008B7352">
        <w:t>d</w:t>
      </w:r>
      <w:r w:rsidRPr="00935500">
        <w:t xml:space="preserve">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w:t>
      </w:r>
      <w:commentRangeStart w:id="38"/>
      <w:commentRangeStart w:id="39"/>
      <w:r w:rsidR="00B10945">
        <w:t>-</w:t>
      </w:r>
      <w:commentRangeEnd w:id="38"/>
      <w:r w:rsidR="00B10945">
        <w:rPr>
          <w:rStyle w:val="CommentReference"/>
          <w:rFonts w:ascii="Liberation Serif" w:eastAsia="Noto Serif CJK SC" w:hAnsi="Liberation Serif" w:cs="Mangal"/>
          <w:kern w:val="2"/>
          <w:lang w:eastAsia="zh-CN" w:bidi="hi-IN"/>
        </w:rPr>
        <w:commentReference w:id="38"/>
      </w:r>
      <w:commentRangeEnd w:id="39"/>
      <w:r w:rsidR="00CB3385">
        <w:rPr>
          <w:rStyle w:val="CommentReference"/>
          <w:rFonts w:ascii="Liberation Serif" w:eastAsia="Noto Serif CJK SC" w:hAnsi="Liberation Serif" w:cs="Mangal"/>
          <w:kern w:val="2"/>
          <w:lang w:eastAsia="zh-CN" w:bidi="hi-IN"/>
        </w:rPr>
        <w:commentReference w:id="39"/>
      </w:r>
      <w:r w:rsidRPr="00935500">
        <w:t>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00F34B64">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w:t>
      </w:r>
      <w:r w:rsidR="00D13455">
        <w:t>In contrast</w:t>
      </w:r>
      <w:commentRangeStart w:id="40"/>
      <w:commentRangeStart w:id="41"/>
      <w:r w:rsidRPr="00935500">
        <w:t>,</w:t>
      </w:r>
      <w:r w:rsidR="008B630F">
        <w:t xml:space="preserve"> we observed</w:t>
      </w:r>
      <w:r w:rsidRPr="00935500">
        <w:t xml:space="preserve"> thermodynamic destabilization of helices </w:t>
      </w:r>
      <w:r w:rsidR="009C7646">
        <w:t>and</w:t>
      </w:r>
      <w:r w:rsidRPr="00935500">
        <w:t xml:space="preserve"> reduction</w:t>
      </w:r>
      <w:r w:rsidR="00C9398A">
        <w:t xml:space="preserve"> of</w:t>
      </w:r>
      <w:r w:rsidRPr="00935500">
        <w:t xml:space="preserve"> CPEB3 catalysis </w:t>
      </w:r>
      <w:r w:rsidR="009C7646" w:rsidRPr="00935500">
        <w:t>in Eco80 and NTPCM</w:t>
      </w:r>
      <w:r w:rsidR="009C7646">
        <w:t xml:space="preserve">, indicating that reduction in catalysis </w:t>
      </w:r>
      <w:r w:rsidR="00C9398A">
        <w:t>wa</w:t>
      </w:r>
      <w:r w:rsidRPr="00935500">
        <w:t xml:space="preserve">s caused by destabilization of the catalytically relevant structure. </w:t>
      </w:r>
      <w:commentRangeEnd w:id="40"/>
      <w:r w:rsidR="00B10945">
        <w:rPr>
          <w:rStyle w:val="CommentReference"/>
          <w:rFonts w:ascii="Liberation Serif" w:eastAsia="Noto Serif CJK SC" w:hAnsi="Liberation Serif" w:cs="Mangal"/>
          <w:kern w:val="2"/>
          <w:lang w:eastAsia="zh-CN" w:bidi="hi-IN"/>
        </w:rPr>
        <w:commentReference w:id="40"/>
      </w:r>
      <w:commentRangeEnd w:id="41"/>
      <w:r w:rsidR="009C7646">
        <w:rPr>
          <w:rStyle w:val="CommentReference"/>
          <w:rFonts w:ascii="Liberation Serif" w:eastAsia="Noto Serif CJK SC" w:hAnsi="Liberation Serif" w:cs="Mangal"/>
          <w:kern w:val="2"/>
          <w:lang w:eastAsia="zh-CN" w:bidi="hi-IN"/>
        </w:rPr>
        <w:commentReference w:id="41"/>
      </w:r>
      <w:r w:rsidRPr="00935500">
        <w:t xml:space="preserve">Thus, ribozyme rate enhancement </w:t>
      </w:r>
      <w:r w:rsidRPr="00935500">
        <w:rPr>
          <w:i/>
          <w:iCs/>
        </w:rPr>
        <w:t xml:space="preserve">in vivo </w:t>
      </w:r>
      <w:r w:rsidRPr="00935500">
        <w:t xml:space="preserve">is likely dependent on the presence of weak </w:t>
      </w:r>
      <w:r w:rsidR="00676E01">
        <w:t>Mg</w:t>
      </w:r>
      <w:r w:rsidR="00676E01" w:rsidRPr="00676E01">
        <w:rPr>
          <w:vertAlign w:val="superscript"/>
        </w:rPr>
        <w:t>2+</w:t>
      </w:r>
      <w:r w:rsidRPr="00935500">
        <w:t xml:space="preserve"> chelators that stabilize the catalytically relevant structure and depletion of strong</w:t>
      </w:r>
      <w:r w:rsidR="00676E01" w:rsidRPr="00676E01">
        <w:t xml:space="preserve"> </w:t>
      </w:r>
      <w:r w:rsidR="00676E01">
        <w:t>Mg</w:t>
      </w:r>
      <w:r w:rsidR="00676E01" w:rsidRPr="00676E01">
        <w:rPr>
          <w:vertAlign w:val="superscript"/>
        </w:rPr>
        <w:t>2+</w:t>
      </w:r>
      <w:r w:rsidRPr="00935500">
        <w:t xml:space="preserve"> chelators that destabilize the catalytically relevant structure.</w:t>
      </w:r>
    </w:p>
    <w:p w14:paraId="5D141244" w14:textId="79163EE8" w:rsidR="004B3DB6" w:rsidRDefault="00935500" w:rsidP="004B3DB6">
      <w:pPr>
        <w:pStyle w:val="TAMainText"/>
        <w:rPr>
          <w:noProof/>
        </w:rPr>
      </w:pPr>
      <w:r w:rsidRPr="00935500">
        <w:t>Eco80 ha</w:t>
      </w:r>
      <w:r w:rsidR="00C9398A">
        <w:t>d</w:t>
      </w:r>
      <w:r w:rsidRPr="00935500">
        <w:t xml:space="preserve"> opposing effects on RNA which reflect</w:t>
      </w:r>
      <w:r w:rsidR="00C9398A">
        <w:t>ed</w:t>
      </w:r>
      <w:r w:rsidRPr="00935500">
        <w:t xml:space="preserve"> the complexity of the cellular environment. </w:t>
      </w:r>
      <w:commentRangeStart w:id="42"/>
      <w:commentRangeStart w:id="43"/>
      <w:r w:rsidRPr="00935500">
        <w:t>The thermodynamic stability of RNA helices was weakened by Eco80,</w:t>
      </w:r>
      <w:commentRangeEnd w:id="42"/>
      <w:r w:rsidR="00B10945">
        <w:rPr>
          <w:rStyle w:val="CommentReference"/>
          <w:rFonts w:ascii="Liberation Serif" w:eastAsia="Noto Serif CJK SC" w:hAnsi="Liberation Serif" w:cs="Mangal"/>
          <w:kern w:val="2"/>
          <w:lang w:eastAsia="zh-CN" w:bidi="hi-IN"/>
        </w:rPr>
        <w:commentReference w:id="42"/>
      </w:r>
      <w:commentRangeEnd w:id="43"/>
      <w:r w:rsidR="00A57906">
        <w:rPr>
          <w:rStyle w:val="CommentReference"/>
          <w:rFonts w:ascii="Liberation Serif" w:eastAsia="Noto Serif CJK SC" w:hAnsi="Liberation Serif" w:cs="Mangal"/>
          <w:kern w:val="2"/>
          <w:lang w:eastAsia="zh-CN" w:bidi="hi-IN"/>
        </w:rPr>
        <w:commentReference w:id="43"/>
      </w:r>
      <w:r w:rsidRPr="00935500">
        <w:t xml:space="preserve">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657849E2" w14:textId="0422B9EC" w:rsidR="007B08CA" w:rsidRDefault="007B08CA" w:rsidP="007B08CA">
      <w:pPr>
        <w:pStyle w:val="TAMainText"/>
        <w:jc w:val="center"/>
      </w:pPr>
      <w:r>
        <w:rPr>
          <w:noProof/>
        </w:rPr>
        <w:drawing>
          <wp:inline distT="0" distB="0" distL="0" distR="0" wp14:anchorId="43435007" wp14:editId="053BD9BF">
            <wp:extent cx="2925714" cy="4114286"/>
            <wp:effectExtent l="0" t="0" r="8255" b="63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14E8A90D" w14:textId="7DB455F1" w:rsidR="00A66EDD" w:rsidRDefault="004B3DB6" w:rsidP="004B3DB6">
      <w:pPr>
        <w:pStyle w:val="VAFigureCaption"/>
      </w:pPr>
      <w:r>
        <w:t xml:space="preserve">Figure 5  </w:t>
      </w:r>
      <w:r w:rsidRPr="009A3C0C">
        <w:rPr>
          <w:b w:val="0"/>
          <w:bCs w:val="0"/>
        </w:rPr>
        <w:t>Models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w:t>
      </w:r>
      <w:r w:rsidR="003F53E7">
        <w:rPr>
          <w:b w:val="0"/>
          <w:bCs w:val="0"/>
        </w:rPr>
        <w:t>ere</w:t>
      </w:r>
      <w:r w:rsidRPr="009A3C0C">
        <w:rPr>
          <w:b w:val="0"/>
          <w:bCs w:val="0"/>
        </w:rPr>
        <w:t xml:space="preserve"> placed randomly around an 8</w:t>
      </w:r>
      <w:r>
        <w:rPr>
          <w:b w:val="0"/>
          <w:bCs w:val="0"/>
        </w:rPr>
        <w:t>N</w:t>
      </w:r>
      <w:r w:rsidRPr="009A3C0C">
        <w:rPr>
          <w:b w:val="0"/>
          <w:bCs w:val="0"/>
        </w:rPr>
        <w:t xml:space="preserve"> RNA helix</w:t>
      </w:r>
      <w:r>
        <w:rPr>
          <w:b w:val="0"/>
          <w:bCs w:val="0"/>
        </w:rPr>
        <w:t xml:space="preserve"> using Pymol</w:t>
      </w:r>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00F34B64">
        <w:rPr>
          <w:b w:val="0"/>
          <w:bCs w:val="0"/>
        </w:rPr>
        <w:instrText xml:space="preserve"> ADDIN ZOTERO_ITEM CSL_CITATION {"citationID":"a10qm757ihk","properties":{"formattedCitation":"\\super 54\\nosupersub{}","plainCitation":"54","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00F34B64" w:rsidRPr="00F34B64">
        <w:rPr>
          <w:szCs w:val="24"/>
          <w:vertAlign w:val="superscript"/>
        </w:rPr>
        <w:t>54</w:t>
      </w:r>
      <w:r w:rsidRPr="009A3C0C">
        <w:rPr>
          <w:b w:val="0"/>
          <w:bCs w:val="0"/>
        </w:rPr>
        <w:fldChar w:fldCharType="end"/>
      </w:r>
      <w:r>
        <w:t xml:space="preserve"> (B-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t xml:space="preserve"> </w:t>
      </w:r>
      <w:r w:rsidRPr="009A3C0C">
        <w:rPr>
          <w:b w:val="0"/>
          <w:bCs w:val="0"/>
        </w:rPr>
        <w:t>Net effect of metabolite-chelated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287BD8B9" w14:textId="77777777" w:rsidR="00A71C00" w:rsidRDefault="00157E12" w:rsidP="00157E12">
      <w:pPr>
        <w:pStyle w:val="TESupportingInfoTitle"/>
      </w:pPr>
      <w:r>
        <w:t>ASSOCIATED CONTENT</w:t>
      </w:r>
      <w:r w:rsidR="00A66EDD" w:rsidRPr="00BE533F">
        <w:t xml:space="preserve"> </w:t>
      </w:r>
    </w:p>
    <w:p w14:paraId="3235FC5C" w14:textId="65573F9F" w:rsidR="00CB3385"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35E57B3" w14:textId="73BDA8B0" w:rsidR="00A66EDD" w:rsidRPr="00CB3385" w:rsidRDefault="00CB3385" w:rsidP="00CB3385">
      <w:pPr>
        <w:spacing w:after="0"/>
        <w:jc w:val="left"/>
        <w:rPr>
          <w:rFonts w:ascii="Arno Pro" w:hAnsi="Arno Pro"/>
          <w:kern w:val="20"/>
          <w:sz w:val="18"/>
        </w:rPr>
      </w:pPr>
      <w:r>
        <w:br w:type="page"/>
      </w:r>
    </w:p>
    <w:p w14:paraId="5C1F3661" w14:textId="77777777" w:rsidR="007331FF" w:rsidRDefault="007331FF" w:rsidP="00835CBD">
      <w:pPr>
        <w:pStyle w:val="AuthorInformationTitle"/>
      </w:pPr>
      <w:r>
        <w:lastRenderedPageBreak/>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088EB40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Julia Fecko at the X-ray Crystallography core</w:t>
      </w:r>
      <w:r w:rsidR="00CE2006">
        <w:t xml:space="preserve"> for assistanc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52A1078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w:t>
      </w:r>
      <w:r w:rsidR="002C02A4">
        <w:t>-</w:t>
      </w:r>
      <w:r w:rsidR="00B730FE">
        <w:t>chelated Mg</w:t>
      </w:r>
      <w:r w:rsidR="00B730FE" w:rsidRPr="00B730FE">
        <w:rPr>
          <w:vertAlign w:val="superscript"/>
        </w:rPr>
        <w:t>2+</w:t>
      </w:r>
      <w:r w:rsidR="00B730FE">
        <w:t>; WMCM, weak metabolite</w:t>
      </w:r>
      <w:r w:rsidR="002C02A4">
        <w:t>-</w:t>
      </w:r>
      <w:r w:rsidR="00B730FE">
        <w:t>chelated Mg</w:t>
      </w:r>
      <w:r w:rsidR="00B730FE" w:rsidRPr="00B730FE">
        <w:rPr>
          <w:vertAlign w:val="superscript"/>
        </w:rPr>
        <w:t>2+</w:t>
      </w:r>
      <w:r w:rsidR="0025005A">
        <w:t>; ITC, isothermal titration calorimetry</w:t>
      </w:r>
      <w:r w:rsidR="009C67D5">
        <w:t>; SAXS, small angle X-ray scattering</w:t>
      </w:r>
      <w:r w:rsidR="00975A79">
        <w:t xml:space="preserve">; ILP, in-line </w:t>
      </w:r>
      <w:r w:rsidR="004F31AC">
        <w:t>probing.</w:t>
      </w:r>
    </w:p>
    <w:p w14:paraId="7CD4BA4E" w14:textId="74D6FD88" w:rsidR="00101D1F" w:rsidRDefault="00101D1F" w:rsidP="00101D1F">
      <w:pPr>
        <w:pStyle w:val="TDAckTitle"/>
      </w:pPr>
      <w:r>
        <w:t>REFERENCES</w:t>
      </w:r>
    </w:p>
    <w:p w14:paraId="27530730" w14:textId="77777777" w:rsidR="00F34B64" w:rsidRDefault="00BB4B2F" w:rsidP="00A57906">
      <w:pPr>
        <w:pStyle w:val="TFReferencesSection"/>
      </w:pPr>
      <w:r>
        <w:fldChar w:fldCharType="begin"/>
      </w:r>
      <w:r w:rsidR="00F34B64">
        <w:instrText xml:space="preserve"> ADDIN ZOTERO_BIBL {"uncited":[],"omitted":[],"custom":[]} CSL_BIBLIOGRAPHY </w:instrText>
      </w:r>
      <w:r>
        <w:fldChar w:fldCharType="separate"/>
      </w:r>
      <w:r w:rsidR="00F34B64">
        <w:t>(1)</w:t>
      </w:r>
      <w:r w:rsidR="00F34B64">
        <w:tab/>
        <w:t xml:space="preserve">Cech, T. R.; Steitz, J. A. The Noncoding RNA Revolution—Trashing Old Rules to Forge New Ones. </w:t>
      </w:r>
      <w:r w:rsidR="00F34B64">
        <w:rPr>
          <w:i/>
          <w:iCs/>
        </w:rPr>
        <w:t>Cell</w:t>
      </w:r>
      <w:r w:rsidR="00F34B64">
        <w:t xml:space="preserve"> </w:t>
      </w:r>
      <w:r w:rsidR="00F34B64">
        <w:rPr>
          <w:b/>
          <w:bCs/>
        </w:rPr>
        <w:t>2014</w:t>
      </w:r>
      <w:r w:rsidR="00F34B64">
        <w:t xml:space="preserve">, </w:t>
      </w:r>
      <w:r w:rsidR="00F34B64">
        <w:rPr>
          <w:i/>
          <w:iCs/>
        </w:rPr>
        <w:t>157</w:t>
      </w:r>
      <w:r w:rsidR="00F34B64">
        <w:t xml:space="preserve"> (1), 77–94. https://doi.org/10.1016/j.cell.2014.03.008.</w:t>
      </w:r>
    </w:p>
    <w:p w14:paraId="37478246" w14:textId="77777777" w:rsidR="00F34B64" w:rsidRDefault="00F34B64" w:rsidP="00A57906">
      <w:pPr>
        <w:pStyle w:val="TFReferencesSection"/>
      </w:pPr>
      <w:r>
        <w:t>(2)</w:t>
      </w:r>
      <w:r>
        <w:tab/>
        <w:t xml:space="preserve">Ritchey, L. E.; Su, Z.; Tang, Y.; Tack, D. C.; Assmann, S. M.; Bevilacqua, P. C. Structure-Seq2: Sensitive and Accurate Genome-Wide Profiling of RNA Structure in Vivo. </w:t>
      </w:r>
      <w:r>
        <w:rPr>
          <w:i/>
          <w:iCs/>
        </w:rPr>
        <w:t>Nucleic Acids Res.</w:t>
      </w:r>
      <w:r>
        <w:t xml:space="preserve"> </w:t>
      </w:r>
      <w:r>
        <w:rPr>
          <w:b/>
          <w:bCs/>
        </w:rPr>
        <w:t>2017</w:t>
      </w:r>
      <w:r>
        <w:t xml:space="preserve">, </w:t>
      </w:r>
      <w:r>
        <w:rPr>
          <w:i/>
          <w:iCs/>
        </w:rPr>
        <w:t>45</w:t>
      </w:r>
      <w:r>
        <w:t xml:space="preserve"> (14), e135–e135. https://doi.org/10.1093/nar/gkx533.</w:t>
      </w:r>
    </w:p>
    <w:p w14:paraId="4D5D75FF" w14:textId="77777777" w:rsidR="00F34B64" w:rsidRDefault="00F34B64" w:rsidP="00A57906">
      <w:pPr>
        <w:pStyle w:val="TFReferencesSection"/>
      </w:pPr>
      <w:r>
        <w:t>(3)</w:t>
      </w:r>
      <w:r>
        <w:tab/>
        <w:t xml:space="preserve">Zubradt, M.; Gupta, P.; Persad, S.; Lambowitz, A. M.; Weissman, J. S.; Rouskin, S. DMS-MaPseq for Genome-Wide or Targeted RNA Structure Probing in Vivo. </w:t>
      </w:r>
      <w:r>
        <w:rPr>
          <w:i/>
          <w:iCs/>
        </w:rPr>
        <w:t>Nat. Methods</w:t>
      </w:r>
      <w:r>
        <w:t xml:space="preserve"> </w:t>
      </w:r>
      <w:r>
        <w:rPr>
          <w:b/>
          <w:bCs/>
        </w:rPr>
        <w:t>2017</w:t>
      </w:r>
      <w:r>
        <w:t xml:space="preserve">, </w:t>
      </w:r>
      <w:r>
        <w:rPr>
          <w:i/>
          <w:iCs/>
        </w:rPr>
        <w:t>14</w:t>
      </w:r>
      <w:r>
        <w:t xml:space="preserve"> (1), 75–82. https://doi.org/10.1038/nmeth.4057.</w:t>
      </w:r>
    </w:p>
    <w:p w14:paraId="158484D1" w14:textId="77777777" w:rsidR="00F34B64" w:rsidRDefault="00F34B64" w:rsidP="00A57906">
      <w:pPr>
        <w:pStyle w:val="TFReferencesSection"/>
      </w:pPr>
      <w:r>
        <w:t>(4)</w:t>
      </w:r>
      <w:r>
        <w:tab/>
        <w:t xml:space="preserve">Lan, T. C. T.; Allan, M. F.; Malsick, L. E.; Woo, J. Z.; Zhu, C.; Zhang, F.; Khandwala, S.; Nyeo, S. S. Y.; Sun, Y.; Guo, J. U.; Bathe, M.; Näär, A.; Griffiths, A.; Rouskin, S. Secondary Structural Ensembles of the SARS-CoV-2 RNA Genome in Infected Cells. </w:t>
      </w:r>
      <w:r>
        <w:rPr>
          <w:i/>
          <w:iCs/>
        </w:rPr>
        <w:t>Nat. Commun.</w:t>
      </w:r>
      <w:r>
        <w:t xml:space="preserve"> </w:t>
      </w:r>
      <w:r>
        <w:rPr>
          <w:b/>
          <w:bCs/>
        </w:rPr>
        <w:t>2022</w:t>
      </w:r>
      <w:r>
        <w:t xml:space="preserve">, </w:t>
      </w:r>
      <w:r>
        <w:rPr>
          <w:i/>
          <w:iCs/>
        </w:rPr>
        <w:t>13</w:t>
      </w:r>
      <w:r>
        <w:t xml:space="preserve"> (1), 1128. https://doi.org/10.1038/s41467-022-28603-2.</w:t>
      </w:r>
    </w:p>
    <w:p w14:paraId="17E7FCDA" w14:textId="77777777" w:rsidR="00F34B64" w:rsidRDefault="00F34B64" w:rsidP="00A57906">
      <w:pPr>
        <w:pStyle w:val="TFReferencesSection"/>
      </w:pPr>
      <w:r>
        <w:t>(5)</w:t>
      </w:r>
      <w:r>
        <w:tab/>
        <w:t xml:space="preserve">Leamy, K. A.; Assmann, S. M.; Mathews, D. H.; Bevilacqua, P. C. Bridging the Gap between in Vitro and in Vivo RNA Folding. </w:t>
      </w:r>
      <w:r>
        <w:rPr>
          <w:i/>
          <w:iCs/>
        </w:rPr>
        <w:t>Q. Rev. Biophys.</w:t>
      </w:r>
      <w:r>
        <w:t xml:space="preserve"> </w:t>
      </w:r>
      <w:r>
        <w:rPr>
          <w:b/>
          <w:bCs/>
        </w:rPr>
        <w:t>2016</w:t>
      </w:r>
      <w:r>
        <w:t xml:space="preserve">, </w:t>
      </w:r>
      <w:r>
        <w:rPr>
          <w:i/>
          <w:iCs/>
        </w:rPr>
        <w:t>49</w:t>
      </w:r>
      <w:r>
        <w:t>. https://doi.org/10.1017/S003358351600007X.</w:t>
      </w:r>
    </w:p>
    <w:p w14:paraId="39DBF024" w14:textId="77777777" w:rsidR="00F34B64" w:rsidRDefault="00F34B64" w:rsidP="00A57906">
      <w:pPr>
        <w:pStyle w:val="TFReferencesSection"/>
      </w:pPr>
      <w:r>
        <w:t>(6)</w:t>
      </w:r>
      <w:r>
        <w:tab/>
        <w:t xml:space="preserve">Nakano, S.; Karimata, H. T.; Kitagawa, Y.; Sugimoto, N. Facilitation of RNA Enzyme Activity in the Molecular Crowding Media of Cosolutes. </w:t>
      </w:r>
      <w:r>
        <w:rPr>
          <w:i/>
          <w:iCs/>
        </w:rPr>
        <w:t>J. Am. Chem. Soc.</w:t>
      </w:r>
      <w:r>
        <w:t xml:space="preserve"> </w:t>
      </w:r>
      <w:r>
        <w:rPr>
          <w:b/>
          <w:bCs/>
        </w:rPr>
        <w:t>2009</w:t>
      </w:r>
      <w:r>
        <w:t xml:space="preserve">, </w:t>
      </w:r>
      <w:r>
        <w:rPr>
          <w:i/>
          <w:iCs/>
        </w:rPr>
        <w:t>131</w:t>
      </w:r>
      <w:r>
        <w:t xml:space="preserve"> (46), 16881–16888. https://doi.org/10.1021/ja9066628.</w:t>
      </w:r>
    </w:p>
    <w:p w14:paraId="459870B7" w14:textId="77777777" w:rsidR="00F34B64" w:rsidRDefault="00F34B64" w:rsidP="00A57906">
      <w:pPr>
        <w:pStyle w:val="TFReferencesSection"/>
      </w:pPr>
      <w:r>
        <w:t>(7)</w:t>
      </w:r>
      <w:r>
        <w:tab/>
        <w:t xml:space="preserve">Kilburn, D.; Roh, J. H.; Guo, L.; Briber, R. M.; Woodson, S. A. Molecular Crowding Stabilizes Folded RNA Structure by the Excluded Volume Effect. </w:t>
      </w:r>
      <w:r>
        <w:rPr>
          <w:i/>
          <w:iCs/>
        </w:rPr>
        <w:t>J. Am. Chem. Soc.</w:t>
      </w:r>
      <w:r>
        <w:t xml:space="preserve"> </w:t>
      </w:r>
      <w:r>
        <w:rPr>
          <w:b/>
          <w:bCs/>
        </w:rPr>
        <w:t>2010</w:t>
      </w:r>
      <w:r>
        <w:t xml:space="preserve">, </w:t>
      </w:r>
      <w:r>
        <w:rPr>
          <w:i/>
          <w:iCs/>
        </w:rPr>
        <w:t>132</w:t>
      </w:r>
      <w:r>
        <w:t xml:space="preserve"> (25), 8690–8696. https://doi.org/10.1021/ja101500g.</w:t>
      </w:r>
    </w:p>
    <w:p w14:paraId="0428FBF1" w14:textId="77777777" w:rsidR="00F34B64" w:rsidRDefault="00F34B64" w:rsidP="00A57906">
      <w:pPr>
        <w:pStyle w:val="TFReferencesSection"/>
      </w:pPr>
      <w:r>
        <w:t>(8)</w:t>
      </w:r>
      <w:r>
        <w:tab/>
        <w:t xml:space="preserve">Kilburn, D.; Roh, J. H.; Behrouzi, R.; Briber, R. M.; Woodson, S. A. Crowders Perturb the Entropy of RNA Energy Landscapes to Favor Folding. </w:t>
      </w:r>
      <w:r>
        <w:rPr>
          <w:i/>
          <w:iCs/>
        </w:rPr>
        <w:t>J. Am. Chem. Soc.</w:t>
      </w:r>
      <w:r>
        <w:t xml:space="preserve"> </w:t>
      </w:r>
      <w:r>
        <w:rPr>
          <w:b/>
          <w:bCs/>
        </w:rPr>
        <w:t>2013</w:t>
      </w:r>
      <w:r>
        <w:t xml:space="preserve">, </w:t>
      </w:r>
      <w:r>
        <w:rPr>
          <w:i/>
          <w:iCs/>
        </w:rPr>
        <w:t>135</w:t>
      </w:r>
      <w:r>
        <w:t xml:space="preserve"> (27), 10055–10063. https://doi.org/10.1021/ja4030098.</w:t>
      </w:r>
    </w:p>
    <w:p w14:paraId="33560FC3" w14:textId="77777777" w:rsidR="00F34B64" w:rsidRDefault="00F34B64" w:rsidP="00A57906">
      <w:pPr>
        <w:pStyle w:val="TFReferencesSection"/>
      </w:pPr>
      <w:r>
        <w:t>(9)</w:t>
      </w:r>
      <w:r>
        <w:tab/>
        <w:t xml:space="preserve">Lee, H.-T.; Kilburn, D.; Behrouzi, R.; Briber, R. M.; Woodson, S. A. Molecular Crowding Overcomes the Destabilizing Effects of Mutations in a Bacterial Ribozyme. </w:t>
      </w:r>
      <w:r>
        <w:rPr>
          <w:i/>
          <w:iCs/>
        </w:rPr>
        <w:t>Nucleic Acids Res.</w:t>
      </w:r>
      <w:r>
        <w:t xml:space="preserve"> </w:t>
      </w:r>
      <w:r>
        <w:rPr>
          <w:b/>
          <w:bCs/>
        </w:rPr>
        <w:t>2015</w:t>
      </w:r>
      <w:r>
        <w:t xml:space="preserve">, </w:t>
      </w:r>
      <w:r>
        <w:rPr>
          <w:i/>
          <w:iCs/>
        </w:rPr>
        <w:t>43</w:t>
      </w:r>
      <w:r>
        <w:t xml:space="preserve"> (2), 1170–1176. https://doi.org/10.1093/nar/gku1335.</w:t>
      </w:r>
    </w:p>
    <w:p w14:paraId="07A7830F" w14:textId="77777777" w:rsidR="00F34B64" w:rsidRDefault="00F34B64" w:rsidP="00A57906">
      <w:pPr>
        <w:pStyle w:val="TFReferencesSection"/>
      </w:pPr>
      <w:r>
        <w:t>(10)</w:t>
      </w:r>
      <w:r>
        <w:tab/>
        <w:t xml:space="preserve">Leamy, K. A.; Yennawar, N. H.; Bevilacqua, P. C. Cooperative RNA Folding under Cellular Conditions Arises From Both Tertiary Structure Stabilization and Secondary Structure Destabilization. </w:t>
      </w:r>
      <w:r>
        <w:rPr>
          <w:i/>
          <w:iCs/>
        </w:rPr>
        <w:t>Biochemistry</w:t>
      </w:r>
      <w:r>
        <w:t xml:space="preserve"> </w:t>
      </w:r>
      <w:r>
        <w:rPr>
          <w:b/>
          <w:bCs/>
        </w:rPr>
        <w:t>2017</w:t>
      </w:r>
      <w:r>
        <w:t xml:space="preserve">, </w:t>
      </w:r>
      <w:r>
        <w:rPr>
          <w:i/>
          <w:iCs/>
        </w:rPr>
        <w:t>56</w:t>
      </w:r>
      <w:r>
        <w:t xml:space="preserve"> (27), 3422–3433. https://doi.org/10.1021/acs.biochem.7b00325.</w:t>
      </w:r>
    </w:p>
    <w:p w14:paraId="405B9A69" w14:textId="77777777" w:rsidR="00F34B64" w:rsidRDefault="00F34B64" w:rsidP="00A57906">
      <w:pPr>
        <w:pStyle w:val="TFReferencesSection"/>
      </w:pPr>
      <w:r>
        <w:t>(11)</w:t>
      </w:r>
      <w:r>
        <w:tab/>
        <w:t xml:space="preserve">Nakano, S.; Karimata, H.; Ohmichi, T.; Kawakami, J.; Sugimoto, N. The Effect of Molecular Crowding with Nucleotide Length and Cosolute Structure on DNA Duplex Stability. </w:t>
      </w:r>
      <w:r>
        <w:rPr>
          <w:i/>
          <w:iCs/>
        </w:rPr>
        <w:t>J. Am. Chem. Soc.</w:t>
      </w:r>
      <w:r>
        <w:t xml:space="preserve"> </w:t>
      </w:r>
      <w:r>
        <w:rPr>
          <w:b/>
          <w:bCs/>
        </w:rPr>
        <w:t>2004</w:t>
      </w:r>
      <w:r>
        <w:t xml:space="preserve">, </w:t>
      </w:r>
      <w:r>
        <w:rPr>
          <w:i/>
          <w:iCs/>
        </w:rPr>
        <w:t>126</w:t>
      </w:r>
      <w:r>
        <w:t xml:space="preserve"> (44), 14330–14331. https://doi.org/10.1021/ja0463029.</w:t>
      </w:r>
    </w:p>
    <w:p w14:paraId="153F7E52" w14:textId="77777777" w:rsidR="00F34B64" w:rsidRDefault="00F34B64" w:rsidP="00A57906">
      <w:pPr>
        <w:pStyle w:val="TFReferencesSection"/>
      </w:pPr>
      <w:r>
        <w:t>(12)</w:t>
      </w:r>
      <w:r>
        <w:tab/>
        <w:t xml:space="preserve">Ghosh, S.; Takahashi, S.; Ohyama, T.; Endoh, T.; Tateishi-Karimata, H.; Sugimoto, N. Nearest-Neighbor Parameters for Predicting DNA Duplex Stability in Diverse Molecular Crowding Conditions. </w:t>
      </w:r>
      <w:r>
        <w:rPr>
          <w:i/>
          <w:iCs/>
        </w:rPr>
        <w:t>Proc. Natl. Acad. Sci.</w:t>
      </w:r>
      <w:r>
        <w:t xml:space="preserve"> </w:t>
      </w:r>
      <w:r>
        <w:rPr>
          <w:b/>
          <w:bCs/>
        </w:rPr>
        <w:t>2020</w:t>
      </w:r>
      <w:r>
        <w:t xml:space="preserve">, </w:t>
      </w:r>
      <w:r>
        <w:rPr>
          <w:i/>
          <w:iCs/>
        </w:rPr>
        <w:t>117</w:t>
      </w:r>
      <w:r>
        <w:t xml:space="preserve"> (25), 14194–14201. https://doi.org/10.1073/pnas.1920886117.</w:t>
      </w:r>
    </w:p>
    <w:p w14:paraId="3FDDD0E7" w14:textId="77777777" w:rsidR="00F34B64" w:rsidRDefault="00F34B64" w:rsidP="00A57906">
      <w:pPr>
        <w:pStyle w:val="TFReferencesSection"/>
      </w:pPr>
      <w:r>
        <w:t>(13)</w:t>
      </w:r>
      <w:r>
        <w:tab/>
        <w:t xml:space="preserve">Adams, M. S.; Znosko, B. M. Thermodynamic Characterization and Nearest Neighbor Parameters for RNA Duplexes under Molecular Crowding Conditions. </w:t>
      </w:r>
      <w:r>
        <w:rPr>
          <w:i/>
          <w:iCs/>
        </w:rPr>
        <w:t>Nucleic Acids Res.</w:t>
      </w:r>
      <w:r>
        <w:t xml:space="preserve"> </w:t>
      </w:r>
      <w:r>
        <w:rPr>
          <w:b/>
          <w:bCs/>
        </w:rPr>
        <w:t>2019</w:t>
      </w:r>
      <w:r>
        <w:t xml:space="preserve">, </w:t>
      </w:r>
      <w:r>
        <w:rPr>
          <w:i/>
          <w:iCs/>
        </w:rPr>
        <w:t>47</w:t>
      </w:r>
      <w:r>
        <w:t xml:space="preserve"> (7), 3658–3666. https://doi.org/10.1093/nar/gkz019.</w:t>
      </w:r>
    </w:p>
    <w:p w14:paraId="3BA401D7" w14:textId="77777777" w:rsidR="00F34B64" w:rsidRDefault="00F34B64" w:rsidP="00A57906">
      <w:pPr>
        <w:pStyle w:val="TFReferencesSection"/>
      </w:pPr>
      <w:r>
        <w:t>(14)</w:t>
      </w:r>
      <w:r>
        <w:tab/>
        <w:t xml:space="preserve">Tyrrell, J.; Weeks, K. M.; Pielak, G. J. Challenge of Mimicking the Influences of the Cellular Environment on RNA Structure by PEG-Induced Macromolecular Crowding. </w:t>
      </w:r>
      <w:r>
        <w:rPr>
          <w:i/>
          <w:iCs/>
        </w:rPr>
        <w:t>Biochemistry</w:t>
      </w:r>
      <w:r>
        <w:t xml:space="preserve"> </w:t>
      </w:r>
      <w:r>
        <w:rPr>
          <w:b/>
          <w:bCs/>
        </w:rPr>
        <w:t>2015</w:t>
      </w:r>
      <w:r>
        <w:t xml:space="preserve">, </w:t>
      </w:r>
      <w:r>
        <w:rPr>
          <w:i/>
          <w:iCs/>
        </w:rPr>
        <w:t>54</w:t>
      </w:r>
      <w:r>
        <w:t xml:space="preserve"> (42), 6447–6453. https://doi.org/10.1021/acs.biochem.5b00767.</w:t>
      </w:r>
    </w:p>
    <w:p w14:paraId="1DE7595E" w14:textId="77777777" w:rsidR="00F34B64" w:rsidRDefault="00F34B64" w:rsidP="00A57906">
      <w:pPr>
        <w:pStyle w:val="TFReferencesSection"/>
      </w:pPr>
      <w:r>
        <w:t>(15)</w:t>
      </w:r>
      <w:r>
        <w:tab/>
        <w:t xml:space="preserve">Stadmiller, S. S.; Pielak, G. J. Protein-Complex Stability in Cells and in Vitro under Crowded Conditions. </w:t>
      </w:r>
      <w:r>
        <w:rPr>
          <w:i/>
          <w:iCs/>
        </w:rPr>
        <w:t>Curr. Opin. Struct. Biol.</w:t>
      </w:r>
      <w:r>
        <w:t xml:space="preserve"> </w:t>
      </w:r>
      <w:r>
        <w:rPr>
          <w:b/>
          <w:bCs/>
        </w:rPr>
        <w:t>2021</w:t>
      </w:r>
      <w:r>
        <w:t xml:space="preserve">, </w:t>
      </w:r>
      <w:r>
        <w:rPr>
          <w:i/>
          <w:iCs/>
        </w:rPr>
        <w:t>66</w:t>
      </w:r>
      <w:r>
        <w:t>, 183–192. https://doi.org/10.1016/j.sbi.2020.10.024.</w:t>
      </w:r>
    </w:p>
    <w:p w14:paraId="4F5C30D5" w14:textId="77777777" w:rsidR="00F34B64" w:rsidRDefault="00F34B64" w:rsidP="00A57906">
      <w:pPr>
        <w:pStyle w:val="TFReferencesSection"/>
      </w:pPr>
      <w:r>
        <w:t>(16)</w:t>
      </w:r>
      <w:r>
        <w:tab/>
        <w:t xml:space="preserve">You, X.; Nguyen, A. W.; Jabaiah, A.; Sheff, M. A.; Thorn, K. S.; Daugherty, P. S. Intracellular Protein Interaction Mapping with FRET Hybrids. </w:t>
      </w:r>
      <w:r>
        <w:rPr>
          <w:i/>
          <w:iCs/>
        </w:rPr>
        <w:t>Proc. Natl. Acad. Sci.</w:t>
      </w:r>
      <w:r>
        <w:t xml:space="preserve"> </w:t>
      </w:r>
      <w:r>
        <w:rPr>
          <w:b/>
          <w:bCs/>
        </w:rPr>
        <w:t>2006</w:t>
      </w:r>
      <w:r>
        <w:t xml:space="preserve">, </w:t>
      </w:r>
      <w:r>
        <w:rPr>
          <w:i/>
          <w:iCs/>
        </w:rPr>
        <w:t>103</w:t>
      </w:r>
      <w:r>
        <w:t xml:space="preserve"> (49), 18458–18463. https://doi.org/10.1073/pnas.0605422103.</w:t>
      </w:r>
    </w:p>
    <w:p w14:paraId="1ECA325F" w14:textId="77777777" w:rsidR="00F34B64" w:rsidRDefault="00F34B64" w:rsidP="00A57906">
      <w:pPr>
        <w:pStyle w:val="TFReferencesSection"/>
      </w:pPr>
      <w:r>
        <w:t>(17)</w:t>
      </w:r>
      <w:r>
        <w:tab/>
        <w:t xml:space="preserve">Phillip, Y.; Kiss, V.; Schreiber, G. Protein-Binding Dynamics Imaged in a Living Cell. </w:t>
      </w:r>
      <w:r>
        <w:rPr>
          <w:i/>
          <w:iCs/>
        </w:rPr>
        <w:t>Proc. Natl. Acad. Sci.</w:t>
      </w:r>
      <w:r>
        <w:t xml:space="preserve"> </w:t>
      </w:r>
      <w:r>
        <w:rPr>
          <w:b/>
          <w:bCs/>
        </w:rPr>
        <w:t>2012</w:t>
      </w:r>
      <w:r>
        <w:t xml:space="preserve">, </w:t>
      </w:r>
      <w:r>
        <w:rPr>
          <w:i/>
          <w:iCs/>
        </w:rPr>
        <w:t>109</w:t>
      </w:r>
      <w:r>
        <w:t xml:space="preserve"> (5), 1461–1466. https://doi.org/10.1073/pnas.1112171109.</w:t>
      </w:r>
    </w:p>
    <w:p w14:paraId="4DFB3BEE" w14:textId="77777777" w:rsidR="00F34B64" w:rsidRDefault="00F34B64" w:rsidP="00A57906">
      <w:pPr>
        <w:pStyle w:val="TFReferencesSection"/>
      </w:pPr>
      <w:r>
        <w:t>(18)</w:t>
      </w:r>
      <w:r>
        <w:tab/>
        <w:t xml:space="preserve">Sukenik, S.; Ren, P.; Gruebele, M. Weak Protein–Protein Interactions in Live Cells Are Quantified by Cell-Volume Modulation. </w:t>
      </w:r>
      <w:r>
        <w:rPr>
          <w:i/>
          <w:iCs/>
        </w:rPr>
        <w:t>Proc. Natl. Acad. Sci.</w:t>
      </w:r>
      <w:r>
        <w:t xml:space="preserve"> </w:t>
      </w:r>
      <w:r>
        <w:rPr>
          <w:b/>
          <w:bCs/>
        </w:rPr>
        <w:t>2017</w:t>
      </w:r>
      <w:r>
        <w:t xml:space="preserve">, </w:t>
      </w:r>
      <w:r>
        <w:rPr>
          <w:i/>
          <w:iCs/>
        </w:rPr>
        <w:t>114</w:t>
      </w:r>
      <w:r>
        <w:t xml:space="preserve"> (26), 6776–6781. https://doi.org/10.1073/pnas.1700818114.</w:t>
      </w:r>
    </w:p>
    <w:p w14:paraId="3A36F600" w14:textId="77777777" w:rsidR="00F34B64" w:rsidRDefault="00F34B64" w:rsidP="00A57906">
      <w:pPr>
        <w:pStyle w:val="TFReferencesSection"/>
      </w:pPr>
      <w:r>
        <w:t>(19)</w:t>
      </w:r>
      <w:r>
        <w:tab/>
        <w:t xml:space="preserve">Hull, C. M.; Bevilacqua, P. C. Discriminating Self and Non-Self by RNA: Roles for RNA Structure, Misfolding, and Modification in Regulating the Innate Immune Sensor PKR. </w:t>
      </w:r>
      <w:r>
        <w:rPr>
          <w:i/>
          <w:iCs/>
        </w:rPr>
        <w:t>Acc. Chem. Res.</w:t>
      </w:r>
      <w:r>
        <w:t xml:space="preserve"> </w:t>
      </w:r>
      <w:r>
        <w:rPr>
          <w:b/>
          <w:bCs/>
        </w:rPr>
        <w:t>2016</w:t>
      </w:r>
      <w:r>
        <w:t xml:space="preserve">, </w:t>
      </w:r>
      <w:r>
        <w:rPr>
          <w:i/>
          <w:iCs/>
        </w:rPr>
        <w:t>49</w:t>
      </w:r>
      <w:r>
        <w:t xml:space="preserve"> (6), 1242–1249. https://doi.org/10.1021/acs.accounts.6b00151.</w:t>
      </w:r>
    </w:p>
    <w:p w14:paraId="69881DFD" w14:textId="77777777" w:rsidR="00F34B64" w:rsidRDefault="00F34B64" w:rsidP="00A57906">
      <w:pPr>
        <w:pStyle w:val="TFReferencesSection"/>
      </w:pPr>
      <w:r>
        <w:t>(20)</w:t>
      </w:r>
      <w:r>
        <w:tab/>
        <w:t xml:space="preserve">Uehata, T.; Takeuchi, O. RNA Recognition and Immunity—Innate Immune Sensing and Its Posttranscriptional Regulation Mechanisms. </w:t>
      </w:r>
      <w:r>
        <w:rPr>
          <w:i/>
          <w:iCs/>
        </w:rPr>
        <w:t>Cells</w:t>
      </w:r>
      <w:r>
        <w:t xml:space="preserve"> </w:t>
      </w:r>
      <w:r>
        <w:rPr>
          <w:b/>
          <w:bCs/>
        </w:rPr>
        <w:t>2020</w:t>
      </w:r>
      <w:r>
        <w:t xml:space="preserve">, </w:t>
      </w:r>
      <w:r>
        <w:rPr>
          <w:i/>
          <w:iCs/>
        </w:rPr>
        <w:t>9</w:t>
      </w:r>
      <w:r>
        <w:t xml:space="preserve"> (7), 1701. https://doi.org/10.3390/cells9071701.</w:t>
      </w:r>
    </w:p>
    <w:p w14:paraId="25F35166" w14:textId="77777777" w:rsidR="00F34B64" w:rsidRDefault="00F34B64" w:rsidP="00A57906">
      <w:pPr>
        <w:pStyle w:val="TFReferencesSection"/>
      </w:pPr>
      <w:r>
        <w:t>(21)</w:t>
      </w:r>
      <w:r>
        <w:tab/>
        <w:t xml:space="preserve">Yamagami, R.; Sieg, J. P.; Bevilacqua, P. C. Functional Roles of Chelated Magnesium Ions in RNA Folding and Function. </w:t>
      </w:r>
      <w:r>
        <w:rPr>
          <w:i/>
          <w:iCs/>
        </w:rPr>
        <w:t>Biochemistry</w:t>
      </w:r>
      <w:r>
        <w:t xml:space="preserve"> </w:t>
      </w:r>
      <w:r>
        <w:rPr>
          <w:b/>
          <w:bCs/>
        </w:rPr>
        <w:t>2021</w:t>
      </w:r>
      <w:r>
        <w:t xml:space="preserve">, </w:t>
      </w:r>
      <w:r>
        <w:rPr>
          <w:i/>
          <w:iCs/>
        </w:rPr>
        <w:t>60</w:t>
      </w:r>
      <w:r>
        <w:t xml:space="preserve"> (31), 2374–2386. https://doi.org/10.1021/acs.biochem.1c00012.</w:t>
      </w:r>
    </w:p>
    <w:p w14:paraId="02866B68" w14:textId="77777777" w:rsidR="00F34B64" w:rsidRDefault="00F34B64" w:rsidP="00A57906">
      <w:pPr>
        <w:pStyle w:val="TFReferencesSection"/>
      </w:pPr>
      <w:r>
        <w:t>(22)</w:t>
      </w:r>
      <w:r>
        <w:tab/>
        <w:t xml:space="preserve">Yamagami, R.; Bingaman, J. L.; Frankel, E. A.; Bevilacqua, P. C. Cellular Conditions of Weakly Chelated Magnesium Ions Strongly Promote RNA Stability and Catalysis. </w:t>
      </w:r>
      <w:r>
        <w:rPr>
          <w:i/>
          <w:iCs/>
        </w:rPr>
        <w:t>Nat. Commun.</w:t>
      </w:r>
      <w:r>
        <w:t xml:space="preserve"> </w:t>
      </w:r>
      <w:r>
        <w:rPr>
          <w:b/>
          <w:bCs/>
        </w:rPr>
        <w:t>2018</w:t>
      </w:r>
      <w:r>
        <w:t xml:space="preserve">, </w:t>
      </w:r>
      <w:r>
        <w:rPr>
          <w:i/>
          <w:iCs/>
        </w:rPr>
        <w:t>9</w:t>
      </w:r>
      <w:r>
        <w:t xml:space="preserve"> (1), 2149. https://doi.org/10.1038/s41467-018-04415-1.</w:t>
      </w:r>
    </w:p>
    <w:p w14:paraId="79D334D7" w14:textId="77777777" w:rsidR="00F34B64" w:rsidRDefault="00F34B64" w:rsidP="00A57906">
      <w:pPr>
        <w:pStyle w:val="TFReferencesSection"/>
      </w:pPr>
      <w:r>
        <w:t>(23)</w:t>
      </w:r>
      <w:r>
        <w:tab/>
        <w:t xml:space="preserve">Yamagami, R.; Huang, R.; Bevilacqua, P. C. Cellular Concentrations of Nucleotide Diphosphate-Chelated Magnesium Ions Accelerate Catalysis by RNA and DNA Enzymes. </w:t>
      </w:r>
      <w:r>
        <w:rPr>
          <w:i/>
          <w:iCs/>
        </w:rPr>
        <w:t>Biochemistry</w:t>
      </w:r>
      <w:r>
        <w:t xml:space="preserve"> </w:t>
      </w:r>
      <w:r>
        <w:rPr>
          <w:b/>
          <w:bCs/>
        </w:rPr>
        <w:t>2019</w:t>
      </w:r>
      <w:r>
        <w:t xml:space="preserve">, </w:t>
      </w:r>
      <w:r>
        <w:rPr>
          <w:i/>
          <w:iCs/>
        </w:rPr>
        <w:t>58</w:t>
      </w:r>
      <w:r>
        <w:t xml:space="preserve"> (38), 3971–3979. https://doi.org/10.1021/acs.biochem.9b00578.</w:t>
      </w:r>
    </w:p>
    <w:p w14:paraId="369F27ED" w14:textId="77777777" w:rsidR="00F34B64" w:rsidRDefault="00F34B64" w:rsidP="00A57906">
      <w:pPr>
        <w:pStyle w:val="TFReferencesSection"/>
      </w:pPr>
      <w:r>
        <w:t>(24)</w:t>
      </w:r>
      <w:r>
        <w:tab/>
        <w:t xml:space="preserve">Leamy, K. A.; Yamagami, R.; Yennawar, N. H.; Bevilacqua, P. C. Single-Nucleotide Control of TRNA Folding Cooperativity under near-Cellular Conditions. </w:t>
      </w:r>
      <w:r>
        <w:rPr>
          <w:i/>
          <w:iCs/>
        </w:rPr>
        <w:t>Proc. Natl. Acad. Sci. U. S. A.</w:t>
      </w:r>
      <w:r>
        <w:t xml:space="preserve"> </w:t>
      </w:r>
      <w:r>
        <w:rPr>
          <w:b/>
          <w:bCs/>
        </w:rPr>
        <w:t>2019</w:t>
      </w:r>
      <w:r>
        <w:t xml:space="preserve">, </w:t>
      </w:r>
      <w:r>
        <w:rPr>
          <w:i/>
          <w:iCs/>
        </w:rPr>
        <w:lastRenderedPageBreak/>
        <w:t>116</w:t>
      </w:r>
      <w:r>
        <w:t xml:space="preserve"> (46), 23075–23082. https://doi.org/10.1073/pnas.1913418116.</w:t>
      </w:r>
    </w:p>
    <w:p w14:paraId="12CB7768" w14:textId="77777777" w:rsidR="00F34B64" w:rsidRDefault="00F34B64" w:rsidP="00A57906">
      <w:pPr>
        <w:pStyle w:val="TFReferencesSection"/>
      </w:pPr>
      <w:r>
        <w:t>(25)</w:t>
      </w:r>
      <w:r>
        <w:tab/>
        <w:t xml:space="preserve">Bennett, B. D.; Kimball, E. H.; Gao, M.; Osterhout, R.; Van Dien, S. J.; Rabinowitz, J. D. Absolute Metabolite Concentrations and Implied Enzyme Active Site Occupancy in </w:t>
      </w:r>
      <w:r>
        <w:rPr>
          <w:i/>
          <w:iCs/>
        </w:rPr>
        <w:t>Escherichia Coli</w:t>
      </w:r>
      <w:r>
        <w:t xml:space="preserve">. </w:t>
      </w:r>
      <w:r>
        <w:rPr>
          <w:i/>
          <w:iCs/>
        </w:rPr>
        <w:t>Nat. Chem. Biol.</w:t>
      </w:r>
      <w:r>
        <w:t xml:space="preserve"> </w:t>
      </w:r>
      <w:r>
        <w:rPr>
          <w:b/>
          <w:bCs/>
        </w:rPr>
        <w:t>2009</w:t>
      </w:r>
      <w:r>
        <w:t xml:space="preserve">, </w:t>
      </w:r>
      <w:r>
        <w:rPr>
          <w:i/>
          <w:iCs/>
        </w:rPr>
        <w:t>5</w:t>
      </w:r>
      <w:r>
        <w:t xml:space="preserve"> (8), 593–599. https://doi.org/10.1038/nchembio.186.</w:t>
      </w:r>
    </w:p>
    <w:p w14:paraId="22B08F20" w14:textId="77777777" w:rsidR="00F34B64" w:rsidRDefault="00F34B64" w:rsidP="00A57906">
      <w:pPr>
        <w:pStyle w:val="TFReferencesSection"/>
      </w:pPr>
      <w:r>
        <w:t>(26)</w:t>
      </w:r>
      <w:r>
        <w:tab/>
        <w:t xml:space="preserve">Martell, A. E.; Smith, R. M. </w:t>
      </w:r>
      <w:r>
        <w:rPr>
          <w:i/>
          <w:iCs/>
        </w:rPr>
        <w:t>Critical Stability Constants</w:t>
      </w:r>
      <w:r>
        <w:t>; NewYork ; London : Plenum Press, 1974; Vol. V1.</w:t>
      </w:r>
    </w:p>
    <w:p w14:paraId="6A6F76E5" w14:textId="77777777" w:rsidR="00F34B64" w:rsidRDefault="00F34B64" w:rsidP="00A57906">
      <w:pPr>
        <w:pStyle w:val="TFReferencesSection"/>
      </w:pPr>
      <w:r>
        <w:t>(27)</w:t>
      </w:r>
      <w:r>
        <w:tab/>
        <w:t xml:space="preserve">Martell, A. E.; Smith, R. M. </w:t>
      </w:r>
      <w:r>
        <w:rPr>
          <w:i/>
          <w:iCs/>
        </w:rPr>
        <w:t>Critical Stability Constants</w:t>
      </w:r>
      <w:r>
        <w:t>; New York, Plenum Press, 1974; Vol. V2.</w:t>
      </w:r>
    </w:p>
    <w:p w14:paraId="513118D7" w14:textId="77777777" w:rsidR="00F34B64" w:rsidRDefault="00F34B64" w:rsidP="00A57906">
      <w:pPr>
        <w:pStyle w:val="TFReferencesSection"/>
      </w:pPr>
      <w:r>
        <w:t>(28)</w:t>
      </w:r>
      <w:r>
        <w:tab/>
        <w:t xml:space="preserve">Martell, A. E.; Smith, R. M. </w:t>
      </w:r>
      <w:r>
        <w:rPr>
          <w:i/>
          <w:iCs/>
        </w:rPr>
        <w:t>Critical Stability Constants</w:t>
      </w:r>
      <w:r>
        <w:t>; New York, Plenum Press, 1974; Vol. V3.</w:t>
      </w:r>
    </w:p>
    <w:p w14:paraId="6392CE4A" w14:textId="77777777" w:rsidR="00F34B64" w:rsidRDefault="00F34B64" w:rsidP="00A57906">
      <w:pPr>
        <w:pStyle w:val="TFReferencesSection"/>
      </w:pPr>
      <w:r>
        <w:t>(29)</w:t>
      </w:r>
      <w:r>
        <w:tab/>
        <w:t xml:space="preserve">Martell, A. E.; Smith, R. M. </w:t>
      </w:r>
      <w:r>
        <w:rPr>
          <w:i/>
          <w:iCs/>
        </w:rPr>
        <w:t>Critical Stability Constants.</w:t>
      </w:r>
      <w:r>
        <w:t>; New York ; London : Plenum, 1982; Vol. V5.</w:t>
      </w:r>
    </w:p>
    <w:p w14:paraId="1200D317" w14:textId="77777777" w:rsidR="00F34B64" w:rsidRDefault="00F34B64" w:rsidP="00A57906">
      <w:pPr>
        <w:pStyle w:val="TFReferencesSection"/>
      </w:pPr>
      <w:r>
        <w:t>(30)</w:t>
      </w:r>
      <w:r>
        <w:tab/>
        <w:t xml:space="preserve">Smith, R. M. (Robert M.; Martell, A. E. </w:t>
      </w:r>
      <w:r>
        <w:rPr>
          <w:i/>
          <w:iCs/>
        </w:rPr>
        <w:t>Critical Stability Constants</w:t>
      </w:r>
      <w:r>
        <w:t>; New York ; London : Plenum, 1989; Vol. V6.</w:t>
      </w:r>
    </w:p>
    <w:p w14:paraId="44AEC38A" w14:textId="77777777" w:rsidR="00F34B64" w:rsidRDefault="00F34B64" w:rsidP="00A57906">
      <w:pPr>
        <w:pStyle w:val="TFReferencesSection"/>
      </w:pPr>
      <w:r>
        <w:t>(31)</w:t>
      </w:r>
      <w:r>
        <w:tab/>
        <w:t xml:space="preserve">Berthon, G. Critical evaluation of the stability constants of metal complexes of amino acids with polar side chains (Technical Report). </w:t>
      </w:r>
      <w:r>
        <w:rPr>
          <w:i/>
          <w:iCs/>
        </w:rPr>
        <w:t>Pure Appl. Chem.</w:t>
      </w:r>
      <w:r>
        <w:t xml:space="preserve"> </w:t>
      </w:r>
      <w:r>
        <w:rPr>
          <w:b/>
          <w:bCs/>
        </w:rPr>
        <w:t>1995</w:t>
      </w:r>
      <w:r>
        <w:t xml:space="preserve">, </w:t>
      </w:r>
      <w:r>
        <w:rPr>
          <w:i/>
          <w:iCs/>
        </w:rPr>
        <w:t>67</w:t>
      </w:r>
      <w:r>
        <w:t xml:space="preserve"> (7), 1117–1240. https://doi.org/10.1351/pac199567071117.</w:t>
      </w:r>
    </w:p>
    <w:p w14:paraId="7F906915" w14:textId="77777777" w:rsidR="00F34B64" w:rsidRDefault="00F34B64" w:rsidP="00A57906">
      <w:pPr>
        <w:pStyle w:val="TFReferencesSection"/>
      </w:pPr>
      <w:r>
        <w:t>(32)</w:t>
      </w:r>
      <w:r>
        <w:tab/>
        <w:t xml:space="preserve">Martell, A. E.; Smith, R. M. </w:t>
      </w:r>
      <w:r>
        <w:rPr>
          <w:i/>
          <w:iCs/>
        </w:rPr>
        <w:t>NIST46 Critically Selected Stability Constants of Metal Complexes</w:t>
      </w:r>
      <w:r>
        <w:t>. NIST. https://www.nist.gov/srd/nist46 (accessed 2021-05-25).</w:t>
      </w:r>
    </w:p>
    <w:p w14:paraId="621C56AB" w14:textId="77777777" w:rsidR="00F34B64" w:rsidRDefault="00F34B64" w:rsidP="00A57906">
      <w:pPr>
        <w:pStyle w:val="TFReferencesSection"/>
      </w:pPr>
      <w:r>
        <w:t>(33)</w:t>
      </w:r>
      <w:r>
        <w:tab/>
        <w:t xml:space="preserve">Grilley, D.; Soto, A. M.; Draper, D. E. Chapter 3 Direct Quantitation of Mg2+‐RNA Interactions by Use of a Fluorescent Dye. In </w:t>
      </w:r>
      <w:r>
        <w:rPr>
          <w:i/>
          <w:iCs/>
        </w:rPr>
        <w:t>Methods in Enzymology</w:t>
      </w:r>
      <w:r>
        <w:t>; Biothermodynamics, Part A; Academic Press, 2009; Vol. 455, pp 71–94. https://doi.org/10.1016/S0076-6879(08)04203-1.</w:t>
      </w:r>
    </w:p>
    <w:p w14:paraId="7435CAB0" w14:textId="77777777" w:rsidR="00F34B64" w:rsidRDefault="00F34B64" w:rsidP="00A57906">
      <w:pPr>
        <w:pStyle w:val="TFReferencesSection"/>
      </w:pPr>
      <w:r>
        <w:t>(34)</w:t>
      </w:r>
      <w:r>
        <w:tab/>
        <w:t xml:space="preserve">Puglisi, J. D.; Tinoco, I. [22] Absorbance Melting Curves of RNA. In </w:t>
      </w:r>
      <w:r>
        <w:rPr>
          <w:i/>
          <w:iCs/>
        </w:rPr>
        <w:t>Methods in Enzymology</w:t>
      </w:r>
      <w:r>
        <w:t>; RNA Processing Part A: General Methods; Academic Press, 1989; Vol. 180, pp 304–325. https://doi.org/10.1016/0076-6879(89)80108-9.</w:t>
      </w:r>
    </w:p>
    <w:p w14:paraId="4EADC9B5" w14:textId="77777777" w:rsidR="00F34B64" w:rsidRDefault="00F34B64" w:rsidP="00A57906">
      <w:pPr>
        <w:pStyle w:val="TFReferencesSection"/>
      </w:pPr>
      <w:r>
        <w:t>(35)</w:t>
      </w:r>
      <w:r>
        <w:tab/>
        <w:t xml:space="preserve">Xia, T.; SantaLucia, J.; Burkard, M. E.; Kierzek, R.; Schroeder, S. J.; Jiao, X.; Cox, C.; Turner, D. H. Thermodynamic Parameters for an Expanded Nearest-Neighbor Model for Formation of RNA Duplexes with Watson−Crick Base Pairs </w:t>
      </w:r>
      <w:r>
        <w:rPr>
          <w:vertAlign w:val="superscript"/>
        </w:rPr>
        <w:t>†</w:t>
      </w:r>
      <w:r>
        <w:t xml:space="preserve">. </w:t>
      </w:r>
      <w:r>
        <w:rPr>
          <w:i/>
          <w:iCs/>
        </w:rPr>
        <w:t>Biochemistry</w:t>
      </w:r>
      <w:r>
        <w:t xml:space="preserve"> </w:t>
      </w:r>
      <w:r>
        <w:rPr>
          <w:b/>
          <w:bCs/>
        </w:rPr>
        <w:t>1998</w:t>
      </w:r>
      <w:r>
        <w:t xml:space="preserve">, </w:t>
      </w:r>
      <w:r>
        <w:rPr>
          <w:i/>
          <w:iCs/>
        </w:rPr>
        <w:t>37</w:t>
      </w:r>
      <w:r>
        <w:t xml:space="preserve"> (42), 14719–14735. https://doi.org/10.1021/bi9809425.</w:t>
      </w:r>
    </w:p>
    <w:p w14:paraId="7C2003AF" w14:textId="77777777" w:rsidR="00F34B64" w:rsidRDefault="00F34B64" w:rsidP="00A57906">
      <w:pPr>
        <w:pStyle w:val="TFReferencesSection"/>
      </w:pPr>
      <w:r>
        <w:t>(36)</w:t>
      </w:r>
      <w:r>
        <w:tab/>
        <w:t xml:space="preserve">Liu, B.; Shankar, N.; Turner, D. H. Fluorescence Competition Assay Measurements of Free Energy Changes for RNA Pseudoknots. </w:t>
      </w:r>
      <w:r>
        <w:rPr>
          <w:i/>
          <w:iCs/>
        </w:rPr>
        <w:t>Biochemistry</w:t>
      </w:r>
      <w:r>
        <w:t xml:space="preserve"> </w:t>
      </w:r>
      <w:r>
        <w:rPr>
          <w:b/>
          <w:bCs/>
        </w:rPr>
        <w:t>2010</w:t>
      </w:r>
      <w:r>
        <w:t xml:space="preserve">, </w:t>
      </w:r>
      <w:r>
        <w:rPr>
          <w:i/>
          <w:iCs/>
        </w:rPr>
        <w:t>49</w:t>
      </w:r>
      <w:r>
        <w:t xml:space="preserve"> (3), 623–634. https://doi.org/10.1021/bi901541j.</w:t>
      </w:r>
    </w:p>
    <w:p w14:paraId="733A5618" w14:textId="77777777" w:rsidR="00F34B64" w:rsidRDefault="00F34B64" w:rsidP="00A57906">
      <w:pPr>
        <w:pStyle w:val="TFReferencesSection"/>
      </w:pPr>
      <w:r>
        <w:t>(37)</w:t>
      </w:r>
      <w:r>
        <w:tab/>
        <w:t xml:space="preserve">Liu, B.; Diamond, J. M.; Mathews, D. H.; Turner, D. H. Fluorescence Competition and Optical Melting Measurements of RNA Three-Way Multibranch Loops Provide a Revised Model for Thermodynamic Parameters. </w:t>
      </w:r>
      <w:r>
        <w:rPr>
          <w:i/>
          <w:iCs/>
        </w:rPr>
        <w:t>Biochemistry</w:t>
      </w:r>
      <w:r>
        <w:t xml:space="preserve"> </w:t>
      </w:r>
      <w:r>
        <w:rPr>
          <w:b/>
          <w:bCs/>
        </w:rPr>
        <w:t>2011</w:t>
      </w:r>
      <w:r>
        <w:t xml:space="preserve">, </w:t>
      </w:r>
      <w:r>
        <w:rPr>
          <w:i/>
          <w:iCs/>
        </w:rPr>
        <w:t>50</w:t>
      </w:r>
      <w:r>
        <w:t xml:space="preserve"> (5), 640–653. https://doi.org/10.1021/bi101470n.</w:t>
      </w:r>
    </w:p>
    <w:p w14:paraId="2005CAEF" w14:textId="77777777" w:rsidR="00F34B64" w:rsidRDefault="00F34B64" w:rsidP="00A57906">
      <w:pPr>
        <w:pStyle w:val="TFReferencesSection"/>
      </w:pPr>
      <w:r>
        <w:t>(38)</w:t>
      </w:r>
      <w:r>
        <w:tab/>
        <w:t xml:space="preserve">You, Y.; Tataurov, A. V.; Owczarzy, R. Measuring Thermodynamic Details of DNA Hybridization Using Fluorescence. </w:t>
      </w:r>
      <w:r>
        <w:rPr>
          <w:i/>
          <w:iCs/>
        </w:rPr>
        <w:t>Biopolymers</w:t>
      </w:r>
      <w:r>
        <w:t xml:space="preserve"> </w:t>
      </w:r>
      <w:r>
        <w:rPr>
          <w:b/>
          <w:bCs/>
        </w:rPr>
        <w:t>2011</w:t>
      </w:r>
      <w:r>
        <w:t xml:space="preserve">, </w:t>
      </w:r>
      <w:r>
        <w:rPr>
          <w:i/>
          <w:iCs/>
        </w:rPr>
        <w:t>95</w:t>
      </w:r>
      <w:r>
        <w:t xml:space="preserve"> (7), 472–486. https://doi.org/10.1002/bip.21615.</w:t>
      </w:r>
    </w:p>
    <w:p w14:paraId="1947022D" w14:textId="77777777" w:rsidR="00F34B64" w:rsidRDefault="00F34B64" w:rsidP="00A57906">
      <w:pPr>
        <w:pStyle w:val="TFReferencesSection"/>
      </w:pPr>
      <w:r>
        <w:t>(39)</w:t>
      </w:r>
      <w:r>
        <w:tab/>
        <w:t xml:space="preserve">Adamala, K.; Szostak, J. W. Non-Enzymatic Template-Directed RNA Synthesis inside Model Protocells. </w:t>
      </w:r>
      <w:r>
        <w:rPr>
          <w:i/>
          <w:iCs/>
        </w:rPr>
        <w:t>Science</w:t>
      </w:r>
      <w:r>
        <w:t xml:space="preserve"> </w:t>
      </w:r>
      <w:r>
        <w:rPr>
          <w:b/>
          <w:bCs/>
        </w:rPr>
        <w:t>2013</w:t>
      </w:r>
      <w:r>
        <w:t xml:space="preserve">, </w:t>
      </w:r>
      <w:r>
        <w:rPr>
          <w:i/>
          <w:iCs/>
        </w:rPr>
        <w:t>342</w:t>
      </w:r>
      <w:r>
        <w:t xml:space="preserve"> (6162), 1098–1100. https://doi.org/10.1126/science.1241888.</w:t>
      </w:r>
    </w:p>
    <w:p w14:paraId="542B3989" w14:textId="77777777" w:rsidR="00F34B64" w:rsidRDefault="00F34B64" w:rsidP="00A57906">
      <w:pPr>
        <w:pStyle w:val="TFReferencesSection"/>
      </w:pPr>
      <w:r>
        <w:t>(40)</w:t>
      </w:r>
      <w:r>
        <w:tab/>
        <w:t xml:space="preserve">Soukup, G. A.; Breaker, R. R. Relationship between Internucleotide Linkage Geometry and the Stability of RNA. </w:t>
      </w:r>
      <w:r>
        <w:rPr>
          <w:i/>
          <w:iCs/>
        </w:rPr>
        <w:t>RNA</w:t>
      </w:r>
      <w:r>
        <w:t xml:space="preserve"> </w:t>
      </w:r>
      <w:r>
        <w:rPr>
          <w:b/>
          <w:bCs/>
        </w:rPr>
        <w:t>1999</w:t>
      </w:r>
      <w:r>
        <w:t xml:space="preserve">, </w:t>
      </w:r>
      <w:r>
        <w:rPr>
          <w:i/>
          <w:iCs/>
        </w:rPr>
        <w:t>5</w:t>
      </w:r>
      <w:r>
        <w:t xml:space="preserve"> (10), 1308–1325.</w:t>
      </w:r>
    </w:p>
    <w:p w14:paraId="194B17A9" w14:textId="77777777" w:rsidR="00F34B64" w:rsidRDefault="00F34B64" w:rsidP="00A57906">
      <w:pPr>
        <w:pStyle w:val="TFReferencesSection"/>
      </w:pPr>
      <w:r>
        <w:t>(41)</w:t>
      </w:r>
      <w:r>
        <w:tab/>
        <w:t xml:space="preserve">Mandal, M.; Boese, B.; Barrick, J. E.; Winkler, W. C.; Breaker, R. R. Riboswitches Control Fundamental Biochemical </w:t>
      </w:r>
      <w:r>
        <w:t xml:space="preserve">Pathways in Bacillus Subtilis and Other Bacteria. </w:t>
      </w:r>
      <w:r>
        <w:rPr>
          <w:i/>
          <w:iCs/>
        </w:rPr>
        <w:t>Cell</w:t>
      </w:r>
      <w:r>
        <w:t xml:space="preserve"> </w:t>
      </w:r>
      <w:r>
        <w:rPr>
          <w:b/>
          <w:bCs/>
        </w:rPr>
        <w:t>2003</w:t>
      </w:r>
      <w:r>
        <w:t xml:space="preserve">, </w:t>
      </w:r>
      <w:r>
        <w:rPr>
          <w:i/>
          <w:iCs/>
        </w:rPr>
        <w:t>113</w:t>
      </w:r>
      <w:r>
        <w:t xml:space="preserve"> (5), 577–586. https://doi.org/10.1016/S0092-8674(03)00391-X.</w:t>
      </w:r>
    </w:p>
    <w:p w14:paraId="70D76E88" w14:textId="77777777" w:rsidR="00F34B64" w:rsidRDefault="00F34B64" w:rsidP="00A57906">
      <w:pPr>
        <w:pStyle w:val="TFReferencesSection"/>
      </w:pPr>
      <w:r>
        <w:t>(42)</w:t>
      </w:r>
      <w:r>
        <w:tab/>
        <w:t xml:space="preserve">Batey, R. T.; Gilbert, S. D.; Montange, R. K. Structure of a Natural Guanine-Responsive Riboswitch Complexed with the Metabolite Hypoxanthine. </w:t>
      </w:r>
      <w:r>
        <w:rPr>
          <w:i/>
          <w:iCs/>
        </w:rPr>
        <w:t>Nature</w:t>
      </w:r>
      <w:r>
        <w:t xml:space="preserve"> </w:t>
      </w:r>
      <w:r>
        <w:rPr>
          <w:b/>
          <w:bCs/>
        </w:rPr>
        <w:t>2004</w:t>
      </w:r>
      <w:r>
        <w:t xml:space="preserve">, </w:t>
      </w:r>
      <w:r>
        <w:rPr>
          <w:i/>
          <w:iCs/>
        </w:rPr>
        <w:t>432</w:t>
      </w:r>
      <w:r>
        <w:t xml:space="preserve"> (7015), 411. https://doi.org/10.1038/nature03037.</w:t>
      </w:r>
    </w:p>
    <w:p w14:paraId="13B843D5" w14:textId="77777777" w:rsidR="00F34B64" w:rsidRDefault="00F34B64" w:rsidP="00A57906">
      <w:pPr>
        <w:pStyle w:val="TFReferencesSection"/>
      </w:pPr>
      <w:r>
        <w:t>(43)</w:t>
      </w:r>
      <w:r>
        <w:tab/>
        <w:t xml:space="preserve">Gilbert, S. D.; Love, C. E.; Edwards, A. L.; Batey, R. T. Mutational Analysis of the Purine Riboswitch Aptamer Domain </w:t>
      </w:r>
      <w:r>
        <w:rPr>
          <w:vertAlign w:val="superscript"/>
        </w:rPr>
        <w:t>†</w:t>
      </w:r>
      <w:r>
        <w:t xml:space="preserve">. </w:t>
      </w:r>
      <w:r>
        <w:rPr>
          <w:i/>
          <w:iCs/>
        </w:rPr>
        <w:t>Biochemistry</w:t>
      </w:r>
      <w:r>
        <w:t xml:space="preserve"> </w:t>
      </w:r>
      <w:r>
        <w:rPr>
          <w:b/>
          <w:bCs/>
        </w:rPr>
        <w:t>2007</w:t>
      </w:r>
      <w:r>
        <w:t xml:space="preserve">, </w:t>
      </w:r>
      <w:r>
        <w:rPr>
          <w:i/>
          <w:iCs/>
        </w:rPr>
        <w:t>46</w:t>
      </w:r>
      <w:r>
        <w:t xml:space="preserve"> (46), 13297–13309. https://doi.org/10.1021/bi700410g.</w:t>
      </w:r>
    </w:p>
    <w:p w14:paraId="1F0EEF90" w14:textId="77777777" w:rsidR="00F34B64" w:rsidRDefault="00F34B64" w:rsidP="00A57906">
      <w:pPr>
        <w:pStyle w:val="TFReferencesSection"/>
      </w:pPr>
      <w:r>
        <w:t>(44)</w:t>
      </w:r>
      <w:r>
        <w:tab/>
        <w:t xml:space="preserve">Poudyal, R. R.; Sieg, J. P.; Portz, B.; Keating, C. D.; Bevilacqua, P. C. RNA Sequence and Structure Control Assembly and Function of RNA Condensates. </w:t>
      </w:r>
      <w:r>
        <w:rPr>
          <w:i/>
          <w:iCs/>
        </w:rPr>
        <w:t>RNA</w:t>
      </w:r>
      <w:r>
        <w:t xml:space="preserve"> </w:t>
      </w:r>
      <w:r>
        <w:rPr>
          <w:b/>
          <w:bCs/>
        </w:rPr>
        <w:t>2021</w:t>
      </w:r>
      <w:r>
        <w:t xml:space="preserve">, </w:t>
      </w:r>
      <w:r>
        <w:rPr>
          <w:i/>
          <w:iCs/>
        </w:rPr>
        <w:t>27</w:t>
      </w:r>
      <w:r>
        <w:t xml:space="preserve"> (12), 1589–1601. https://doi.org/10.1261/rna.078875.121.</w:t>
      </w:r>
    </w:p>
    <w:p w14:paraId="1B092F19" w14:textId="77777777" w:rsidR="00F34B64" w:rsidRDefault="00F34B64" w:rsidP="00A57906">
      <w:pPr>
        <w:pStyle w:val="TFReferencesSection"/>
      </w:pPr>
      <w:r>
        <w:t>(45)</w:t>
      </w:r>
      <w:r>
        <w:tab/>
        <w:t xml:space="preserve">Park, J. O.; Rubin, S. A.; Xu, Y.-F.; Amador-Noguez, D.; Fan, J.; Shlomi, T.; Rabinowitz, J. D. Metabolite Concentrations, Fluxes and Free Energies Imply Efficient Enzyme Usage. </w:t>
      </w:r>
      <w:r>
        <w:rPr>
          <w:i/>
          <w:iCs/>
        </w:rPr>
        <w:t>Nat. Chem. Biol.</w:t>
      </w:r>
      <w:r>
        <w:t xml:space="preserve"> </w:t>
      </w:r>
      <w:r>
        <w:rPr>
          <w:b/>
          <w:bCs/>
        </w:rPr>
        <w:t>2016</w:t>
      </w:r>
      <w:r>
        <w:t xml:space="preserve">, </w:t>
      </w:r>
      <w:r>
        <w:rPr>
          <w:i/>
          <w:iCs/>
        </w:rPr>
        <w:t>12</w:t>
      </w:r>
      <w:r>
        <w:t xml:space="preserve"> (7), 482–489. https://doi.org/10.1038/nchembio.2077.</w:t>
      </w:r>
    </w:p>
    <w:p w14:paraId="4A608602" w14:textId="77777777" w:rsidR="00F34B64" w:rsidRDefault="00F34B64" w:rsidP="00A57906">
      <w:pPr>
        <w:pStyle w:val="TFReferencesSection"/>
      </w:pPr>
      <w:r>
        <w:t>(46)</w:t>
      </w:r>
      <w:r>
        <w:tab/>
        <w:t xml:space="preserve">Klosin, A.; Oltsch, F.; Harmon, T.; Honigmann, A.; Jülicher, F.; Hyman, A. A.; Zechner, C. Phase Separation Provides a Mechanism to Reduce Noise in Cells. </w:t>
      </w:r>
      <w:r>
        <w:rPr>
          <w:i/>
          <w:iCs/>
        </w:rPr>
        <w:t>Science</w:t>
      </w:r>
      <w:r>
        <w:t xml:space="preserve"> </w:t>
      </w:r>
      <w:r>
        <w:rPr>
          <w:b/>
          <w:bCs/>
        </w:rPr>
        <w:t>2020</w:t>
      </w:r>
      <w:r>
        <w:t xml:space="preserve">, </w:t>
      </w:r>
      <w:r>
        <w:rPr>
          <w:i/>
          <w:iCs/>
        </w:rPr>
        <w:t>367</w:t>
      </w:r>
      <w:r>
        <w:t xml:space="preserve"> (6476), 464–468. https://doi.org/10.1126/science.aav6691.</w:t>
      </w:r>
    </w:p>
    <w:p w14:paraId="7401CFD8" w14:textId="77777777" w:rsidR="00F34B64" w:rsidRDefault="00F34B64" w:rsidP="00A57906">
      <w:pPr>
        <w:pStyle w:val="TFReferencesSection"/>
      </w:pPr>
      <w:r>
        <w:t>(47)</w:t>
      </w:r>
      <w:r>
        <w:tab/>
        <w:t xml:space="preserve">Riback, J. A.; Zhu, L.; Ferrolino, M. C.; Tolbert, M.; Mitrea, D. M.; Sanders, D. W.; Wei, M.-T.; Kriwacki, R. W.; Brangwynne, C. P. Composition-Dependent Thermodynamics of Intracellular Phase Separation. </w:t>
      </w:r>
      <w:r>
        <w:rPr>
          <w:i/>
          <w:iCs/>
        </w:rPr>
        <w:t>Nature</w:t>
      </w:r>
      <w:r>
        <w:t xml:space="preserve"> </w:t>
      </w:r>
      <w:r>
        <w:rPr>
          <w:b/>
          <w:bCs/>
        </w:rPr>
        <w:t>2020</w:t>
      </w:r>
      <w:r>
        <w:t xml:space="preserve">, </w:t>
      </w:r>
      <w:r>
        <w:rPr>
          <w:i/>
          <w:iCs/>
        </w:rPr>
        <w:t>581</w:t>
      </w:r>
      <w:r>
        <w:t xml:space="preserve"> (7807), 209–214. https://doi.org/10.1038/s41586-020-2256-2.</w:t>
      </w:r>
    </w:p>
    <w:p w14:paraId="048F7880" w14:textId="77777777" w:rsidR="00F34B64" w:rsidRDefault="00F34B64" w:rsidP="00A57906">
      <w:pPr>
        <w:pStyle w:val="TFReferencesSection"/>
      </w:pPr>
      <w:r>
        <w:t>(48)</w:t>
      </w:r>
      <w:r>
        <w:tab/>
        <w:t xml:space="preserve">Mitchell, D.; Russell, R. Folding Pathways of the Tetrahymena Ribozyme. </w:t>
      </w:r>
      <w:r>
        <w:rPr>
          <w:i/>
          <w:iCs/>
        </w:rPr>
        <w:t>J. Mol. Biol.</w:t>
      </w:r>
      <w:r>
        <w:t xml:space="preserve"> </w:t>
      </w:r>
      <w:r>
        <w:rPr>
          <w:b/>
          <w:bCs/>
        </w:rPr>
        <w:t>2014</w:t>
      </w:r>
      <w:r>
        <w:t xml:space="preserve">, </w:t>
      </w:r>
      <w:r>
        <w:rPr>
          <w:i/>
          <w:iCs/>
        </w:rPr>
        <w:t>426</w:t>
      </w:r>
      <w:r>
        <w:t xml:space="preserve"> (12), 2300–2312. https://doi.org/10.1016/j.jmb.2014.04.011.</w:t>
      </w:r>
    </w:p>
    <w:p w14:paraId="0F0E70B0" w14:textId="77777777" w:rsidR="00F34B64" w:rsidRDefault="00F34B64" w:rsidP="00A57906">
      <w:pPr>
        <w:pStyle w:val="TFReferencesSection"/>
      </w:pPr>
      <w:r>
        <w:t>(49)</w:t>
      </w:r>
      <w:r>
        <w:tab/>
        <w:t xml:space="preserve">Lambert, D.; Draper, D. E. Effects of Osmolytes on RNA Secondary and Tertiary Structure Stabilities and RNA-Mg2+ Interactions. </w:t>
      </w:r>
      <w:r>
        <w:rPr>
          <w:i/>
          <w:iCs/>
        </w:rPr>
        <w:t>J. Mol. Biol.</w:t>
      </w:r>
      <w:r>
        <w:t xml:space="preserve"> </w:t>
      </w:r>
      <w:r>
        <w:rPr>
          <w:b/>
          <w:bCs/>
        </w:rPr>
        <w:t>2007</w:t>
      </w:r>
      <w:r>
        <w:t xml:space="preserve">, </w:t>
      </w:r>
      <w:r>
        <w:rPr>
          <w:i/>
          <w:iCs/>
        </w:rPr>
        <w:t>370</w:t>
      </w:r>
      <w:r>
        <w:t xml:space="preserve"> (5), 993–1005. https://doi.org/10.1016/j.jmb.2007.03.080.</w:t>
      </w:r>
    </w:p>
    <w:p w14:paraId="3805CD88" w14:textId="77777777" w:rsidR="00F34B64" w:rsidRDefault="00F34B64" w:rsidP="00A57906">
      <w:pPr>
        <w:pStyle w:val="TFReferencesSection"/>
      </w:pPr>
      <w:r>
        <w:t>(50)</w:t>
      </w:r>
      <w:r>
        <w:tab/>
        <w:t xml:space="preserve">Pegram, L. M.; Wendorff, T.; Erdmann, R.; Shkel, I.; Bellissimo, D.; Felitsky, D. J.; Record, M. T. Why Hofmeister Effects of Many Salts Favor Protein Folding but Not DNA Helix Formation. </w:t>
      </w:r>
      <w:r>
        <w:rPr>
          <w:i/>
          <w:iCs/>
        </w:rPr>
        <w:t>Proc. Natl. Acad. Sci.</w:t>
      </w:r>
      <w:r>
        <w:t xml:space="preserve"> </w:t>
      </w:r>
      <w:r>
        <w:rPr>
          <w:b/>
          <w:bCs/>
        </w:rPr>
        <w:t>2010</w:t>
      </w:r>
      <w:r>
        <w:t xml:space="preserve">, </w:t>
      </w:r>
      <w:r>
        <w:rPr>
          <w:i/>
          <w:iCs/>
        </w:rPr>
        <w:t>107</w:t>
      </w:r>
      <w:r>
        <w:t xml:space="preserve"> (17), 7716–7721. https://doi.org/10.1073/pnas.0913376107.</w:t>
      </w:r>
    </w:p>
    <w:p w14:paraId="51AA99B8" w14:textId="77777777" w:rsidR="00F34B64" w:rsidRDefault="00F34B64" w:rsidP="00A57906">
      <w:pPr>
        <w:pStyle w:val="TFReferencesSection"/>
      </w:pPr>
      <w:r>
        <w:t>(51)</w:t>
      </w:r>
      <w:r>
        <w:tab/>
        <w:t xml:space="preserve">Lambert, D.; Draper, D. E. Denaturation of RNA Secondary and Tertiary Structure by Urea: Simple Unfolded State Models and Free Energy Parameters Account for Measured m-Values. </w:t>
      </w:r>
      <w:r>
        <w:rPr>
          <w:i/>
          <w:iCs/>
        </w:rPr>
        <w:t>Biochemistry</w:t>
      </w:r>
      <w:r>
        <w:t xml:space="preserve"> </w:t>
      </w:r>
      <w:r>
        <w:rPr>
          <w:b/>
          <w:bCs/>
        </w:rPr>
        <w:t>2012</w:t>
      </w:r>
      <w:r>
        <w:t xml:space="preserve">, </w:t>
      </w:r>
      <w:r>
        <w:rPr>
          <w:i/>
          <w:iCs/>
        </w:rPr>
        <w:t>51</w:t>
      </w:r>
      <w:r>
        <w:t xml:space="preserve"> (44), 9014–9026. https://doi.org/10.1021/bi301103j.</w:t>
      </w:r>
    </w:p>
    <w:p w14:paraId="18D81458" w14:textId="77777777" w:rsidR="00F34B64" w:rsidRDefault="00F34B64" w:rsidP="00A57906">
      <w:pPr>
        <w:pStyle w:val="TFReferencesSection"/>
      </w:pPr>
      <w:r>
        <w:t>(52)</w:t>
      </w:r>
      <w:r>
        <w:tab/>
        <w:t xml:space="preserve">Cheng, X.; Shkel, I. A.; Molzahn, C.; Lambert, D.; Karim, R.; Record, M. T. Quantifying Interactions of Nucleobase Atoms with Model Compounds for the Peptide Backbone and Glutamine and Asparagine Side Chains in Water. </w:t>
      </w:r>
      <w:r>
        <w:rPr>
          <w:i/>
          <w:iCs/>
        </w:rPr>
        <w:t>Biochemistry</w:t>
      </w:r>
      <w:r>
        <w:t xml:space="preserve"> </w:t>
      </w:r>
      <w:r>
        <w:rPr>
          <w:b/>
          <w:bCs/>
        </w:rPr>
        <w:t>2018</w:t>
      </w:r>
      <w:r>
        <w:t xml:space="preserve">, </w:t>
      </w:r>
      <w:r>
        <w:rPr>
          <w:i/>
          <w:iCs/>
        </w:rPr>
        <w:t>57</w:t>
      </w:r>
      <w:r>
        <w:t xml:space="preserve"> (15), 2227–2237. https://doi.org/10.1021/acs.biochem.8b00087.</w:t>
      </w:r>
    </w:p>
    <w:p w14:paraId="3491280C" w14:textId="77777777" w:rsidR="00F34B64" w:rsidRDefault="00F34B64" w:rsidP="00A57906">
      <w:pPr>
        <w:pStyle w:val="TFReferencesSection"/>
      </w:pPr>
      <w:r>
        <w:t>(53)</w:t>
      </w:r>
      <w:r>
        <w:tab/>
        <w:t xml:space="preserve">Williams, A. M.; Dickson, T.; Lagoa-Miguel, C.; Bevilacqua, P. C. Biological Solution Conditions and Flanking Sequence Modulate LLPS of RNA G-Quadruplex Structures. </w:t>
      </w:r>
      <w:r>
        <w:rPr>
          <w:i/>
          <w:iCs/>
        </w:rPr>
        <w:t>RNA</w:t>
      </w:r>
      <w:r>
        <w:t xml:space="preserve"> </w:t>
      </w:r>
      <w:r>
        <w:rPr>
          <w:b/>
          <w:bCs/>
        </w:rPr>
        <w:t>2022</w:t>
      </w:r>
      <w:r>
        <w:t>, rna.079196.122. https://doi.org/10.1261/rna.079196.122.</w:t>
      </w:r>
    </w:p>
    <w:p w14:paraId="3FBA110D" w14:textId="77777777" w:rsidR="00F34B64" w:rsidRDefault="00F34B64" w:rsidP="00A57906">
      <w:pPr>
        <w:pStyle w:val="TFReferencesSection"/>
      </w:pPr>
      <w:r>
        <w:t>(54)</w:t>
      </w:r>
      <w:r>
        <w:tab/>
        <w:t xml:space="preserve">Knight, C. J.; Hub, J. S. WAXSiS: A Web Server for the Calculation of SAXS/WAXS Curves Based on Explicit-Solvent Molecular Dynamics. </w:t>
      </w:r>
      <w:r>
        <w:rPr>
          <w:i/>
          <w:iCs/>
        </w:rPr>
        <w:t>Nucleic Acids Res.</w:t>
      </w:r>
      <w:r>
        <w:t xml:space="preserve"> </w:t>
      </w:r>
      <w:r>
        <w:rPr>
          <w:b/>
          <w:bCs/>
        </w:rPr>
        <w:t>2015</w:t>
      </w:r>
      <w:r>
        <w:t xml:space="preserve">, </w:t>
      </w:r>
      <w:r>
        <w:rPr>
          <w:i/>
          <w:iCs/>
        </w:rPr>
        <w:t>43</w:t>
      </w:r>
      <w:r>
        <w:t xml:space="preserve"> (W1), W225–W230. https://doi.org/10.1093/nar/gkv309.</w:t>
      </w:r>
    </w:p>
    <w:p w14:paraId="7526C791" w14:textId="7DFB1BB7" w:rsidR="00DD29EF" w:rsidRDefault="00BB4B2F" w:rsidP="00A57906">
      <w:pPr>
        <w:pStyle w:val="TFReferencesSection"/>
        <w:sectPr w:rsidR="00DD29EF" w:rsidSect="00110A77">
          <w:type w:val="continuous"/>
          <w:pgSz w:w="12240" w:h="15840"/>
          <w:pgMar w:top="720" w:right="1094" w:bottom="720" w:left="1094" w:header="720" w:footer="720" w:gutter="0"/>
          <w:cols w:num="2" w:space="461"/>
        </w:sectPr>
      </w:pP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vilacqua, Philip C" w:date="2022-08-09T16:30:00Z" w:initials="BPC">
    <w:p w14:paraId="2DAE34EF" w14:textId="77777777" w:rsidR="00DE13FE" w:rsidRDefault="00DE13FE">
      <w:pPr>
        <w:pStyle w:val="CommentText"/>
      </w:pPr>
      <w:r>
        <w:rPr>
          <w:rStyle w:val="CommentReference"/>
        </w:rPr>
        <w:annotationRef/>
      </w:r>
      <w:r>
        <w:t>In the graphic, put a return after “structure” in “Destabilize secondary structure” and then center the text, which will match the text on the RHS.</w:t>
      </w:r>
    </w:p>
    <w:p w14:paraId="784123B3" w14:textId="77777777" w:rsidR="00DE13FE" w:rsidRDefault="00DE13FE">
      <w:pPr>
        <w:pStyle w:val="CommentText"/>
      </w:pPr>
    </w:p>
    <w:p w14:paraId="10DF3C98" w14:textId="150F5341" w:rsidR="000017DD" w:rsidRDefault="00DE13FE">
      <w:pPr>
        <w:pStyle w:val="CommentText"/>
      </w:pPr>
      <w:r>
        <w:t xml:space="preserve">Also in the graphic, I suspect that formation of OH- is suppressed in the weakly chelated and strongly chelated species, which use anions to chelate the Mg2+ (and anions repel the OH-).  </w:t>
      </w:r>
      <w:r w:rsidR="000017DD">
        <w:t>Perhaps this should show HOH?</w:t>
      </w:r>
    </w:p>
    <w:p w14:paraId="07F993D2" w14:textId="0CA8A367" w:rsidR="000017DD" w:rsidRDefault="000017DD">
      <w:pPr>
        <w:pStyle w:val="CommentText"/>
      </w:pPr>
    </w:p>
    <w:p w14:paraId="3C915E2A" w14:textId="01C87639" w:rsidR="000017DD" w:rsidRDefault="000017DD">
      <w:pPr>
        <w:pStyle w:val="CommentText"/>
      </w:pPr>
      <w:r>
        <w:t>Colors: the green text on Mg and words is too light.  And I’m not sure I would bring in a separate color for “Strongly chelated”.  Perhaps change the purple back to scarlet red.</w:t>
      </w:r>
    </w:p>
    <w:p w14:paraId="0F28DBC9" w14:textId="77777777" w:rsidR="000017DD" w:rsidRDefault="000017DD">
      <w:pPr>
        <w:pStyle w:val="CommentText"/>
      </w:pPr>
    </w:p>
    <w:p w14:paraId="4BFBC708" w14:textId="77777777" w:rsidR="000017DD" w:rsidRDefault="000017DD">
      <w:pPr>
        <w:pStyle w:val="CommentText"/>
      </w:pPr>
    </w:p>
    <w:p w14:paraId="230E05E3" w14:textId="2D846AA3" w:rsidR="00DE13FE" w:rsidRDefault="00DE13FE">
      <w:pPr>
        <w:pStyle w:val="CommentText"/>
      </w:pPr>
      <w:r>
        <w:t>One thing I’ve long been interested in is measuring the pKa of Mg2+ once it is weakly chelated, with the hypothesis that it is elevated above the unchelated pKa of 11.4.  This could be a project for Francesco?</w:t>
      </w:r>
    </w:p>
  </w:comment>
  <w:comment w:id="1" w:author="Sieg, Jacob Philip" w:date="2022-08-11T14:00:00Z" w:initials="SJP">
    <w:p w14:paraId="5DC8DF4E" w14:textId="77777777" w:rsidR="00BF5A1A" w:rsidRDefault="00BF5A1A" w:rsidP="00C82727">
      <w:pPr>
        <w:pStyle w:val="CommentText"/>
      </w:pPr>
      <w:r>
        <w:rPr>
          <w:rStyle w:val="CommentReference"/>
        </w:rPr>
        <w:annotationRef/>
      </w:r>
      <w:r>
        <w:t>I would be amenable to helping Francesco determine this</w:t>
      </w:r>
    </w:p>
  </w:comment>
  <w:comment w:id="2" w:author="Sieg, Jacob Philip" w:date="2022-08-12T14:32:00Z" w:initials="SJP">
    <w:p w14:paraId="0427D305" w14:textId="77777777" w:rsidR="00ED0E82" w:rsidRDefault="00ED0E82" w:rsidP="00E73281">
      <w:pPr>
        <w:pStyle w:val="CommentText"/>
      </w:pPr>
      <w:r>
        <w:rPr>
          <w:rStyle w:val="CommentReference"/>
        </w:rPr>
        <w:annotationRef/>
      </w:r>
      <w:r>
        <w:t>I made the edits</w:t>
      </w:r>
    </w:p>
  </w:comment>
  <w:comment w:id="9" w:author="Bevilacqua, Philip C" w:date="2022-07-08T22:35:00Z" w:initials="BPC">
    <w:p w14:paraId="4D9DB5EB" w14:textId="5EA79648" w:rsidR="00DE13FE" w:rsidRDefault="00DE13FE"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10" w:author="Sieg, Jacob Philip" w:date="2022-07-11T10:21:00Z" w:initials="SJP">
    <w:p w14:paraId="3658C759" w14:textId="77777777" w:rsidR="00DE13FE" w:rsidRDefault="00DE13FE" w:rsidP="00DE13FE">
      <w:pPr>
        <w:pStyle w:val="CommentText"/>
      </w:pPr>
      <w:r>
        <w:rPr>
          <w:rStyle w:val="CommentReference"/>
        </w:rPr>
        <w:annotationRef/>
      </w:r>
      <w:r>
        <w:t>Yes</w:t>
      </w:r>
    </w:p>
  </w:comment>
  <w:comment w:id="11" w:author="Bevilacqua, Philip C" w:date="2022-07-09T12:25:00Z" w:initials="BPC">
    <w:p w14:paraId="39A1F59C" w14:textId="1EF5179A" w:rsidR="00DE13FE" w:rsidRDefault="00DE13FE" w:rsidP="00D84587">
      <w:pPr>
        <w:pStyle w:val="CommentText"/>
      </w:pPr>
      <w:r>
        <w:rPr>
          <w:rStyle w:val="CommentReference"/>
        </w:rPr>
        <w:annotationRef/>
      </w:r>
      <w:r>
        <w:t>To allow better comparison across the oligo sets, try plotting the data as follows:</w:t>
      </w:r>
    </w:p>
    <w:p w14:paraId="1558263C" w14:textId="77777777" w:rsidR="00DE13FE" w:rsidRDefault="00DE13FE" w:rsidP="00D84587">
      <w:pPr>
        <w:pStyle w:val="CommentText"/>
      </w:pPr>
      <w:r>
        <w:t>1.) Set Monovalent at 0.0</w:t>
      </w:r>
    </w:p>
    <w:p w14:paraId="71BF86FD" w14:textId="77777777" w:rsidR="00DE13FE" w:rsidRDefault="00DE13FE" w:rsidP="00D84587">
      <w:pPr>
        <w:pStyle w:val="CommentText"/>
      </w:pPr>
      <w:r>
        <w:t>2.) Plot data (adjust y-max and y-min) such that less stable oligos are higher on the plot.</w:t>
      </w:r>
    </w:p>
    <w:p w14:paraId="5BAA84C8" w14:textId="77777777" w:rsidR="00DE13FE" w:rsidRDefault="00DE13FE" w:rsidP="00D84587">
      <w:pPr>
        <w:pStyle w:val="CommentText"/>
      </w:pPr>
      <w:r>
        <w:t>3.) The error bars confuse me here.  Are they coming from experiment or just a plot of a fixed percent, which you say is 1% but looks more like 10% to me.  In any case, it should come from something else?</w:t>
      </w:r>
    </w:p>
  </w:comment>
  <w:comment w:id="12" w:author="Sieg, Jacob Philip" w:date="2022-07-11T14:05:00Z" w:initials="SJP">
    <w:p w14:paraId="37B4C3A6" w14:textId="77777777" w:rsidR="00DE13FE" w:rsidRDefault="00DE13FE" w:rsidP="00D84587">
      <w:pPr>
        <w:pStyle w:val="CommentText"/>
      </w:pPr>
      <w:r>
        <w:rPr>
          <w:rStyle w:val="CommentReference"/>
        </w:rPr>
        <w:annotationRef/>
      </w:r>
      <w:r>
        <w:t>I'm confused we should talk in person</w:t>
      </w:r>
    </w:p>
    <w:p w14:paraId="2CC28CB9" w14:textId="77777777" w:rsidR="00DE13FE" w:rsidRDefault="00DE13FE" w:rsidP="00D84587">
      <w:pPr>
        <w:pStyle w:val="CommentText"/>
      </w:pPr>
    </w:p>
    <w:p w14:paraId="3E9D71BE" w14:textId="77777777" w:rsidR="00DE13FE" w:rsidRDefault="00DE13FE" w:rsidP="00D84587">
      <w:pPr>
        <w:pStyle w:val="CommentText"/>
      </w:pPr>
      <w:r>
        <w:t>1.) You want me to plot ddG?</w:t>
      </w:r>
    </w:p>
    <w:p w14:paraId="39216C60" w14:textId="77777777" w:rsidR="00DE13FE" w:rsidRDefault="00DE13FE" w:rsidP="00D84587">
      <w:pPr>
        <w:pStyle w:val="CommentText"/>
      </w:pPr>
      <w:r>
        <w:t>2.) This isn't possible with ddG?</w:t>
      </w:r>
    </w:p>
    <w:p w14:paraId="52477D5C" w14:textId="77777777" w:rsidR="00DE13FE" w:rsidRDefault="00DE13FE" w:rsidP="00D84587">
      <w:pPr>
        <w:pStyle w:val="CommentText"/>
      </w:pPr>
      <w:r>
        <w:t>2.) 10% of 15.6 kcal/mol is 1.56 kcal/mol. 1% is 0.156 kcal/mol.</w:t>
      </w:r>
    </w:p>
  </w:comment>
  <w:comment w:id="13" w:author="Bevilacqua, Philip C" w:date="2022-07-09T12:13:00Z" w:initials="BPC">
    <w:p w14:paraId="4CDB9250" w14:textId="77777777" w:rsidR="00DE13FE" w:rsidRDefault="00DE13FE" w:rsidP="000D035D">
      <w:pPr>
        <w:pStyle w:val="CommentText"/>
      </w:pPr>
      <w:r>
        <w:rPr>
          <w:rStyle w:val="CommentReference"/>
        </w:rPr>
        <w:annotationRef/>
      </w:r>
      <w:r>
        <w:t>Add 1 row before this row and enter 1 M NaCl numbers.  Repeat for Sequences 2-5.</w:t>
      </w:r>
    </w:p>
    <w:p w14:paraId="1E88DCC8" w14:textId="77777777" w:rsidR="00DE13FE" w:rsidRDefault="00DE13FE" w:rsidP="000D035D">
      <w:pPr>
        <w:pStyle w:val="CommentText"/>
      </w:pPr>
    </w:p>
    <w:p w14:paraId="038AB6B5" w14:textId="77777777" w:rsidR="00DE13FE" w:rsidRDefault="00DE13FE"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DE13FE" w:rsidRDefault="00DE13FE" w:rsidP="000D035D">
      <w:pPr>
        <w:pStyle w:val="CommentText"/>
      </w:pPr>
    </w:p>
    <w:p w14:paraId="5B8DDCF5" w14:textId="77777777" w:rsidR="00DE13FE" w:rsidRPr="00044951" w:rsidRDefault="00DE13FE" w:rsidP="000D035D">
      <w:pPr>
        <w:pStyle w:val="CommentText"/>
      </w:pPr>
      <w:r>
        <w:t>I think you are measured all these numbers.  Moreover, it would be good to have a Supporting Table that has 1 M NaCl numbers with columns of: Predicted, UV Melt Measured, FDBI Measured.</w:t>
      </w:r>
    </w:p>
  </w:comment>
  <w:comment w:id="14" w:author="Sieg, Jacob Philip" w:date="2022-07-11T14:05:00Z" w:initials="SJP">
    <w:p w14:paraId="6C629711" w14:textId="77777777" w:rsidR="00DE13FE" w:rsidRDefault="00DE13FE"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DE13FE" w:rsidRDefault="00DE13FE" w:rsidP="000D035D">
      <w:pPr>
        <w:pStyle w:val="CommentText"/>
      </w:pPr>
    </w:p>
    <w:p w14:paraId="46C0D033" w14:textId="77777777" w:rsidR="00DE13FE" w:rsidRDefault="00DE13FE"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DE13FE" w:rsidRDefault="00DE13FE" w:rsidP="000D035D">
      <w:pPr>
        <w:pStyle w:val="CommentText"/>
      </w:pPr>
    </w:p>
    <w:p w14:paraId="13DD9631" w14:textId="77777777" w:rsidR="00DE13FE" w:rsidRDefault="00DE13FE"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5" w:author="Bevilacqua, Philip C" w:date="2022-07-09T13:44:00Z" w:initials="BPC">
    <w:p w14:paraId="06E4660C" w14:textId="77777777" w:rsidR="00DE13FE" w:rsidRDefault="00DE13FE" w:rsidP="00935500">
      <w:pPr>
        <w:pStyle w:val="CommentText"/>
      </w:pPr>
      <w:r>
        <w:rPr>
          <w:rStyle w:val="CommentReference"/>
        </w:rPr>
        <w:annotationRef/>
      </w:r>
      <w:r>
        <w:t>Not just this region.  L3?  (also label it) L5?</w:t>
      </w:r>
    </w:p>
    <w:p w14:paraId="032B7D21" w14:textId="77777777" w:rsidR="00DE13FE" w:rsidRDefault="00DE13FE" w:rsidP="00935500">
      <w:pPr>
        <w:pStyle w:val="CommentText"/>
      </w:pPr>
    </w:p>
    <w:p w14:paraId="366C1941" w14:textId="77777777" w:rsidR="00DE13FE" w:rsidRDefault="00DE13FE"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6" w:author="Sieg, Jacob Philip" w:date="2022-07-11T11:54:00Z" w:initials="SJP">
    <w:p w14:paraId="6C11AA48" w14:textId="77777777" w:rsidR="00DE13FE" w:rsidRDefault="00DE13FE"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7" w:author="Sieg, Jacob Philip" w:date="2022-08-04T10:44:00Z" w:initials="SJP">
    <w:p w14:paraId="7872ABA0" w14:textId="77777777" w:rsidR="00DE13FE" w:rsidRDefault="00DE13FE" w:rsidP="00DE13FE">
      <w:pPr>
        <w:pStyle w:val="CommentText"/>
      </w:pPr>
      <w:r>
        <w:rPr>
          <w:rStyle w:val="CommentReference"/>
        </w:rPr>
        <w:annotationRef/>
      </w:r>
      <w:r>
        <w:t>I named everything according to stems. Example, P1, P2, P3. Single stranded regions between stems were named something like J2/3 meaning it is the junction of P2 and P3. Loops in stem loops were labeled L. For example the Loop closing P3 is called L3.</w:t>
      </w:r>
    </w:p>
  </w:comment>
  <w:comment w:id="18" w:author="Bevilacqua, Philip C" w:date="2022-07-09T15:47:00Z" w:initials="BPC">
    <w:p w14:paraId="6568EB6C" w14:textId="39298DA6" w:rsidR="00DE13FE" w:rsidRDefault="00DE13FE" w:rsidP="000D035D">
      <w:pPr>
        <w:pStyle w:val="CommentText"/>
      </w:pPr>
      <w:r>
        <w:rPr>
          <w:rStyle w:val="CommentReference"/>
        </w:rPr>
        <w:annotationRef/>
      </w:r>
      <w:r>
        <w:t>Should all three panels range from 0-1200?  This would require you to use a break for the tRNA for a few points.</w:t>
      </w:r>
    </w:p>
  </w:comment>
  <w:comment w:id="19" w:author="Sieg, Jacob Philip" w:date="2022-07-11T13:27:00Z" w:initials="SJP">
    <w:p w14:paraId="051C86AF" w14:textId="77777777" w:rsidR="00DE13FE" w:rsidRDefault="00DE13FE"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21" w:author="Bevilacqua, Philip C" w:date="2022-07-09T13:53:00Z" w:initials="BPC">
    <w:p w14:paraId="300B116C" w14:textId="77777777" w:rsidR="00DE13FE" w:rsidRDefault="00DE13FE" w:rsidP="00935500">
      <w:pPr>
        <w:pStyle w:val="CommentText"/>
      </w:pPr>
      <w:r>
        <w:rPr>
          <w:rStyle w:val="CommentReference"/>
        </w:rPr>
        <w:annotationRef/>
      </w:r>
      <w:r>
        <w:t>how?  Inspection? Some software, and if so written by you or someone else?</w:t>
      </w:r>
    </w:p>
    <w:p w14:paraId="33A8207F" w14:textId="77777777" w:rsidR="00DE13FE" w:rsidRDefault="00DE13FE" w:rsidP="00935500">
      <w:pPr>
        <w:pStyle w:val="CommentText"/>
      </w:pPr>
    </w:p>
    <w:p w14:paraId="53F36DD2" w14:textId="77777777" w:rsidR="00DE13FE" w:rsidRDefault="00DE13FE"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22" w:author="Sieg, Jacob Philip" w:date="2022-08-04T11:04:00Z" w:initials="SJP">
    <w:p w14:paraId="0BC2A4D8" w14:textId="77777777" w:rsidR="00DE13FE" w:rsidRDefault="00DE13FE" w:rsidP="00DE13FE">
      <w:pPr>
        <w:pStyle w:val="CommentText"/>
      </w:pPr>
      <w:r>
        <w:rPr>
          <w:rStyle w:val="CommentReference"/>
        </w:rPr>
        <w:annotationRef/>
      </w:r>
      <w:r>
        <w:t>Manual inspection and done. See SI table 7</w:t>
      </w:r>
    </w:p>
  </w:comment>
  <w:comment w:id="23" w:author="Bevilacqua, Philip C" w:date="2022-07-09T15:16:00Z" w:initials="BPC">
    <w:p w14:paraId="0283E794" w14:textId="138579A9" w:rsidR="00DE13FE" w:rsidRDefault="00DE13FE" w:rsidP="00935500">
      <w:pPr>
        <w:pStyle w:val="CommentText"/>
      </w:pPr>
      <w:r>
        <w:rPr>
          <w:rStyle w:val="CommentReference"/>
        </w:rPr>
        <w:annotationRef/>
      </w:r>
      <w:r>
        <w:t>Choose the hammerhead result instead? Is 2 mM the only Mg2+ data you trust?</w:t>
      </w:r>
    </w:p>
  </w:comment>
  <w:comment w:id="24" w:author="Sieg, Jacob Philip" w:date="2022-07-11T12:07:00Z" w:initials="SJP">
    <w:p w14:paraId="1957CEF1" w14:textId="77777777" w:rsidR="00DE13FE" w:rsidRDefault="00DE13FE" w:rsidP="00935500">
      <w:pPr>
        <w:pStyle w:val="CommentText"/>
      </w:pPr>
      <w:r>
        <w:rPr>
          <w:rStyle w:val="CommentReference"/>
        </w:rPr>
        <w:annotationRef/>
      </w:r>
      <w:r>
        <w:t xml:space="preserve">I’m choosing Ryota’s CPEB3 ribozyme because it is the same RNA and because it has a similar effect. </w:t>
      </w:r>
    </w:p>
  </w:comment>
  <w:comment w:id="25" w:author="Bevilacqua, Philip C" w:date="2022-08-09T16:44:00Z" w:initials="BPC">
    <w:p w14:paraId="63F0E4D3" w14:textId="4F1F1F2B" w:rsidR="000017DD" w:rsidRDefault="000017DD">
      <w:pPr>
        <w:pStyle w:val="CommentText"/>
      </w:pPr>
      <w:r>
        <w:rPr>
          <w:rStyle w:val="CommentReference"/>
        </w:rPr>
        <w:annotationRef/>
      </w:r>
      <w:r>
        <w:t>You could start the sentence with this phrase.  e.g. “In order to provide…, “ Think about it.</w:t>
      </w:r>
    </w:p>
  </w:comment>
  <w:comment w:id="29" w:author="Bevilacqua, Philip C" w:date="2022-08-09T17:04:00Z" w:initials="BPC">
    <w:p w14:paraId="3E9ECFBE" w14:textId="59DCE46B" w:rsidR="00EB1787" w:rsidRDefault="00EB1787">
      <w:pPr>
        <w:pStyle w:val="CommentText"/>
      </w:pPr>
      <w:r>
        <w:rPr>
          <w:rStyle w:val="CommentReference"/>
        </w:rPr>
        <w:annotationRef/>
      </w:r>
      <w:r>
        <w:t>This should slow the rate of folding, which could be measured by stopped flow for duplex formation (next paper).  This would show up in a more penalizing initiation term (next paper)</w:t>
      </w:r>
    </w:p>
  </w:comment>
  <w:comment w:id="30" w:author="Sieg, Jacob Philip" w:date="2022-08-11T14:11:00Z" w:initials="SJP">
    <w:p w14:paraId="26FE4129" w14:textId="77777777" w:rsidR="00C40497" w:rsidRDefault="00C40497" w:rsidP="00083401">
      <w:pPr>
        <w:pStyle w:val="CommentText"/>
      </w:pPr>
      <w:r>
        <w:rPr>
          <w:rStyle w:val="CommentReference"/>
        </w:rPr>
        <w:annotationRef/>
      </w:r>
      <w:r>
        <w:t>Yes</w:t>
      </w:r>
    </w:p>
  </w:comment>
  <w:comment w:id="32" w:author="Bevilacqua, Philip C" w:date="2022-08-09T17:05:00Z" w:initials="BPC">
    <w:p w14:paraId="3F1EBB8A" w14:textId="6D686F45" w:rsidR="00EB1787" w:rsidRDefault="00EB1787">
      <w:pPr>
        <w:pStyle w:val="CommentText"/>
      </w:pPr>
      <w:r>
        <w:rPr>
          <w:rStyle w:val="CommentReference"/>
        </w:rPr>
        <w:annotationRef/>
      </w:r>
      <w:r>
        <w:t>This should slow the rate of unfolding, which could be measured by stopped flow for duplex formation (next paper).  This would show up in a more rewarding free energy for propagation terms (next paper).</w:t>
      </w:r>
    </w:p>
  </w:comment>
  <w:comment w:id="33" w:author="Sieg, Jacob Philip" w:date="2022-08-11T14:11:00Z" w:initials="SJP">
    <w:p w14:paraId="5A0BA7AE" w14:textId="77777777" w:rsidR="00C40497" w:rsidRDefault="00C40497" w:rsidP="00AF2366">
      <w:pPr>
        <w:pStyle w:val="CommentText"/>
      </w:pPr>
      <w:r>
        <w:rPr>
          <w:rStyle w:val="CommentReference"/>
        </w:rPr>
        <w:annotationRef/>
      </w:r>
      <w:r>
        <w:t>Yes</w:t>
      </w:r>
    </w:p>
  </w:comment>
  <w:comment w:id="34" w:author="Bevilacqua, Philip C" w:date="2022-08-09T17:09:00Z" w:initials="BPC">
    <w:p w14:paraId="7ECE67EC" w14:textId="746FA51D" w:rsidR="00B10945" w:rsidRDefault="00B10945">
      <w:pPr>
        <w:pStyle w:val="CommentText"/>
      </w:pPr>
      <w:r>
        <w:rPr>
          <w:rStyle w:val="CommentReference"/>
        </w:rPr>
        <w:annotationRef/>
      </w:r>
      <w:r>
        <w:t>A reviewer may ask you to try ATP+UTP, vs CTP+GTP, with the expectation that the former will destabilize AU-rich helices and the latter may destabilize GC-rich helices, but certainly not AU-rich helices.</w:t>
      </w:r>
    </w:p>
  </w:comment>
  <w:comment w:id="35" w:author="Sieg, Jacob Philip" w:date="2022-08-11T14:13:00Z" w:initials="SJP">
    <w:p w14:paraId="06707DB3" w14:textId="77777777" w:rsidR="00C40497" w:rsidRDefault="00C40497" w:rsidP="00A3025A">
      <w:pPr>
        <w:pStyle w:val="CommentText"/>
      </w:pPr>
      <w:r>
        <w:rPr>
          <w:rStyle w:val="CommentReference"/>
        </w:rPr>
        <w:annotationRef/>
      </w:r>
      <w:r>
        <w:t>We'll cross that bridge when they ask for it?</w:t>
      </w:r>
    </w:p>
  </w:comment>
  <w:comment w:id="36" w:author="Bevilacqua, Philip C" w:date="2022-08-09T17:11:00Z" w:initials="BPC">
    <w:p w14:paraId="7D2385DA" w14:textId="17894000" w:rsidR="00B10945" w:rsidRDefault="00B10945">
      <w:pPr>
        <w:pStyle w:val="CommentText"/>
      </w:pPr>
      <w:r>
        <w:rPr>
          <w:rStyle w:val="CommentReference"/>
        </w:rPr>
        <w:annotationRef/>
      </w:r>
      <w:r>
        <w:t>A comparison to Ryota’s data is needed here.</w:t>
      </w:r>
    </w:p>
  </w:comment>
  <w:comment w:id="37" w:author="Sieg, Jacob Philip" w:date="2022-08-12T09:51:00Z" w:initials="SJP">
    <w:p w14:paraId="6DDDD504" w14:textId="77777777" w:rsidR="008B25D4" w:rsidRDefault="008B25D4" w:rsidP="0040586E">
      <w:pPr>
        <w:pStyle w:val="CommentText"/>
      </w:pPr>
      <w:r>
        <w:rPr>
          <w:rStyle w:val="CommentReference"/>
        </w:rPr>
        <w:annotationRef/>
      </w:r>
      <w:r>
        <w:t>It is in the next paragraph</w:t>
      </w:r>
    </w:p>
  </w:comment>
  <w:comment w:id="38" w:author="Bevilacqua, Philip C" w:date="2022-08-09T17:13:00Z" w:initials="BPC">
    <w:p w14:paraId="541C7998" w14:textId="351C5474" w:rsidR="00B10945" w:rsidRDefault="00B10945">
      <w:pPr>
        <w:pStyle w:val="CommentText"/>
      </w:pPr>
      <w:r>
        <w:rPr>
          <w:rStyle w:val="CommentReference"/>
        </w:rPr>
        <w:annotationRef/>
      </w:r>
      <w:r>
        <w:t>look for, and uniformly hyphenate, your compound adjectives throughout the ms.</w:t>
      </w:r>
    </w:p>
  </w:comment>
  <w:comment w:id="39" w:author="Sieg, Jacob Philip" w:date="2022-08-12T14:57:00Z" w:initials="SJP">
    <w:p w14:paraId="28600E9C" w14:textId="77777777" w:rsidR="00CB3385" w:rsidRDefault="00CB3385" w:rsidP="00055E8E">
      <w:pPr>
        <w:pStyle w:val="CommentText"/>
      </w:pPr>
      <w:r>
        <w:rPr>
          <w:rStyle w:val="CommentReference"/>
        </w:rPr>
        <w:annotationRef/>
      </w:r>
      <w:r>
        <w:t>I did but probably still missed some</w:t>
      </w:r>
    </w:p>
  </w:comment>
  <w:comment w:id="40" w:author="Bevilacqua, Philip C" w:date="2022-08-09T17:14:00Z" w:initials="BPC">
    <w:p w14:paraId="4BB15C73" w14:textId="45093F83" w:rsidR="00B10945" w:rsidRDefault="00B10945">
      <w:pPr>
        <w:pStyle w:val="CommentText"/>
      </w:pPr>
      <w:r>
        <w:rPr>
          <w:rStyle w:val="CommentReference"/>
        </w:rPr>
        <w:annotationRef/>
      </w:r>
      <w:r>
        <w:t>Is this a statement about SAXS data?  I’m not sure.  It WAS for ref 22.</w:t>
      </w:r>
    </w:p>
  </w:comment>
  <w:comment w:id="41" w:author="Sieg, Jacob Philip" w:date="2022-08-12T09:39:00Z" w:initials="SJP">
    <w:p w14:paraId="44327B33" w14:textId="77777777" w:rsidR="009C7646" w:rsidRDefault="009C7646" w:rsidP="00534A7A">
      <w:pPr>
        <w:pStyle w:val="CommentText"/>
      </w:pPr>
      <w:r>
        <w:rPr>
          <w:rStyle w:val="CommentReference"/>
        </w:rPr>
        <w:annotationRef/>
      </w:r>
      <w:r>
        <w:t>This statement is referring to our data. I reworded it for clarity</w:t>
      </w:r>
    </w:p>
  </w:comment>
  <w:comment w:id="42" w:author="Bevilacqua, Philip C" w:date="2022-08-09T17:15:00Z" w:initials="BPC">
    <w:p w14:paraId="3C6AD150" w14:textId="44C78BF1" w:rsidR="00B10945" w:rsidRDefault="00B10945">
      <w:pPr>
        <w:pStyle w:val="CommentText"/>
      </w:pPr>
      <w:r>
        <w:rPr>
          <w:rStyle w:val="CommentReference"/>
        </w:rPr>
        <w:annotationRef/>
      </w:r>
      <w:r>
        <w:t xml:space="preserve">we might want to speculate on overcoming barriers for breaking RNA misfolds, as I did in the Cover Letter.   See David Mitchell’s PhD work with Rick Russell.  </w:t>
      </w:r>
    </w:p>
  </w:comment>
  <w:comment w:id="43" w:author="Sieg, Jacob Philip" w:date="2022-08-12T09:49:00Z" w:initials="SJP">
    <w:p w14:paraId="532743FF" w14:textId="77777777" w:rsidR="00CB3385" w:rsidRDefault="00A57906" w:rsidP="00BF32A3">
      <w:pPr>
        <w:pStyle w:val="CommentText"/>
      </w:pPr>
      <w:r>
        <w:rPr>
          <w:rStyle w:val="CommentReference"/>
        </w:rPr>
        <w:annotationRef/>
      </w:r>
      <w:r w:rsidR="00CB3385">
        <w:t>I added this above were I thought there was good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0E05E3" w15:done="0"/>
  <w15:commentEx w15:paraId="5DC8DF4E" w15:paraIdParent="230E05E3" w15:done="0"/>
  <w15:commentEx w15:paraId="0427D305" w15:paraIdParent="230E05E3" w15:done="0"/>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7872ABA0" w15:paraIdParent="366C1941" w15:done="0"/>
  <w15:commentEx w15:paraId="6568EB6C" w15:done="0"/>
  <w15:commentEx w15:paraId="051C86AF" w15:paraIdParent="6568EB6C" w15:done="0"/>
  <w15:commentEx w15:paraId="53F36DD2" w15:done="0"/>
  <w15:commentEx w15:paraId="0BC2A4D8" w15:paraIdParent="53F36DD2" w15:done="0"/>
  <w15:commentEx w15:paraId="0283E794" w15:done="0"/>
  <w15:commentEx w15:paraId="1957CEF1" w15:paraIdParent="0283E794" w15:done="0"/>
  <w15:commentEx w15:paraId="63F0E4D3" w15:done="0"/>
  <w15:commentEx w15:paraId="3E9ECFBE" w15:done="0"/>
  <w15:commentEx w15:paraId="26FE4129" w15:paraIdParent="3E9ECFBE" w15:done="0"/>
  <w15:commentEx w15:paraId="3F1EBB8A" w15:done="0"/>
  <w15:commentEx w15:paraId="5A0BA7AE" w15:paraIdParent="3F1EBB8A" w15:done="0"/>
  <w15:commentEx w15:paraId="7ECE67EC" w15:done="0"/>
  <w15:commentEx w15:paraId="06707DB3" w15:paraIdParent="7ECE67EC" w15:done="0"/>
  <w15:commentEx w15:paraId="7D2385DA" w15:done="0"/>
  <w15:commentEx w15:paraId="6DDDD504" w15:paraIdParent="7D2385DA" w15:done="0"/>
  <w15:commentEx w15:paraId="541C7998" w15:done="0"/>
  <w15:commentEx w15:paraId="28600E9C" w15:paraIdParent="541C7998" w15:done="0"/>
  <w15:commentEx w15:paraId="4BB15C73" w15:done="0"/>
  <w15:commentEx w15:paraId="44327B33" w15:paraIdParent="4BB15C73" w15:done="0"/>
  <w15:commentEx w15:paraId="3C6AD150" w15:done="0"/>
  <w15:commentEx w15:paraId="532743FF" w15:paraIdParent="3C6AD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8A07" w16cex:dateUtc="2022-08-11T18:00:00Z"/>
  <w16cex:commentExtensible w16cex:durableId="26A0E312" w16cex:dateUtc="2022-08-12T18:32:00Z"/>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9621AB" w16cex:dateUtc="2022-08-04T14:44:00Z"/>
  <w16cex:commentExtensible w16cex:durableId="2676A3BF" w16cex:dateUtc="2022-07-11T17:27:00Z"/>
  <w16cex:commentExtensible w16cex:durableId="2696264B" w16cex:dateUtc="2022-08-04T15:04:00Z"/>
  <w16cex:commentExtensible w16cex:durableId="267690EF" w16cex:dateUtc="2022-07-11T16:07:00Z"/>
  <w16cex:commentExtensible w16cex:durableId="269F8C7E" w16cex:dateUtc="2022-08-11T18:11:00Z"/>
  <w16cex:commentExtensible w16cex:durableId="269F8C9A" w16cex:dateUtc="2022-08-11T18:11:00Z"/>
  <w16cex:commentExtensible w16cex:durableId="269F8D06" w16cex:dateUtc="2022-08-11T18:13:00Z"/>
  <w16cex:commentExtensible w16cex:durableId="26A0A135" w16cex:dateUtc="2022-08-12T13:51:00Z"/>
  <w16cex:commentExtensible w16cex:durableId="26A0E8CE" w16cex:dateUtc="2022-08-12T18:57:00Z"/>
  <w16cex:commentExtensible w16cex:durableId="26A09E60" w16cex:dateUtc="2022-08-12T13:39:00Z"/>
  <w16cex:commentExtensible w16cex:durableId="26A0A0A1" w16cex:dateUtc="2022-08-12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0E05E3" w16cid:durableId="269D0A2E"/>
  <w16cid:commentId w16cid:paraId="5DC8DF4E" w16cid:durableId="269F8A07"/>
  <w16cid:commentId w16cid:paraId="0427D305" w16cid:durableId="26A0E312"/>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7872ABA0" w16cid:durableId="269621AB"/>
  <w16cid:commentId w16cid:paraId="6568EB6C" w16cid:durableId="267421A9"/>
  <w16cid:commentId w16cid:paraId="051C86AF" w16cid:durableId="2676A3BF"/>
  <w16cid:commentId w16cid:paraId="53F36DD2" w16cid:durableId="267406D8"/>
  <w16cid:commentId w16cid:paraId="0BC2A4D8" w16cid:durableId="2696264B"/>
  <w16cid:commentId w16cid:paraId="0283E794" w16cid:durableId="26741A34"/>
  <w16cid:commentId w16cid:paraId="1957CEF1" w16cid:durableId="267690EF"/>
  <w16cid:commentId w16cid:paraId="63F0E4D3" w16cid:durableId="269D0D6E"/>
  <w16cid:commentId w16cid:paraId="3E9ECFBE" w16cid:durableId="269D1219"/>
  <w16cid:commentId w16cid:paraId="26FE4129" w16cid:durableId="269F8C7E"/>
  <w16cid:commentId w16cid:paraId="3F1EBB8A" w16cid:durableId="269D1252"/>
  <w16cid:commentId w16cid:paraId="5A0BA7AE" w16cid:durableId="269F8C9A"/>
  <w16cid:commentId w16cid:paraId="7ECE67EC" w16cid:durableId="269D1349"/>
  <w16cid:commentId w16cid:paraId="06707DB3" w16cid:durableId="269F8D06"/>
  <w16cid:commentId w16cid:paraId="7D2385DA" w16cid:durableId="269D13A7"/>
  <w16cid:commentId w16cid:paraId="6DDDD504" w16cid:durableId="26A0A135"/>
  <w16cid:commentId w16cid:paraId="541C7998" w16cid:durableId="269D1422"/>
  <w16cid:commentId w16cid:paraId="28600E9C" w16cid:durableId="26A0E8CE"/>
  <w16cid:commentId w16cid:paraId="4BB15C73" w16cid:durableId="269D1484"/>
  <w16cid:commentId w16cid:paraId="44327B33" w16cid:durableId="26A09E60"/>
  <w16cid:commentId w16cid:paraId="3C6AD150" w16cid:durableId="269D14CB"/>
  <w16cid:commentId w16cid:paraId="532743FF" w16cid:durableId="26A0A0A1"/>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A0871" w14:textId="77777777" w:rsidR="009B7577" w:rsidRDefault="009B7577">
      <w:r>
        <w:separator/>
      </w:r>
    </w:p>
    <w:p w14:paraId="3842A55A" w14:textId="77777777" w:rsidR="009B7577" w:rsidRDefault="009B7577"/>
  </w:endnote>
  <w:endnote w:type="continuationSeparator" w:id="0">
    <w:p w14:paraId="568A10BA" w14:textId="77777777" w:rsidR="009B7577" w:rsidRDefault="009B7577">
      <w:r>
        <w:continuationSeparator/>
      </w:r>
    </w:p>
    <w:p w14:paraId="09B090E8" w14:textId="77777777" w:rsidR="009B7577" w:rsidRDefault="009B75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2D614C0C-0DC7-42BC-9486-F94231E0222D}"/>
  </w:font>
  <w:font w:name="Myriad Pro Light">
    <w:altName w:val="Cambria"/>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98E2BA0F-DF57-447E-89CD-865C4D3E20C8}"/>
    <w:embedItalic r:id="rId3" w:fontKey="{9DD0D32A-49C9-4E1A-AE35-4B3CD16D266E}"/>
  </w:font>
  <w:font w:name="Cambria">
    <w:panose1 w:val="02040503050406030204"/>
    <w:charset w:val="00"/>
    <w:family w:val="roman"/>
    <w:pitch w:val="variable"/>
    <w:sig w:usb0="E00006FF" w:usb1="420024FF" w:usb2="02000000" w:usb3="00000000" w:csb0="0000019F" w:csb1="00000000"/>
    <w:embedRegular r:id="rId4" w:subsetted="1" w:fontKey="{6508D987-8E60-4F49-B2F0-62FCE1E27713}"/>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DE13FE" w:rsidRDefault="00DE13FE">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DE13FE" w:rsidRDefault="00DE13FE">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DE13FE" w:rsidRDefault="00DE13FE"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DE13FE" w:rsidRDefault="00DE13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DE13FE" w:rsidRDefault="00DE13FE">
    <w:pPr>
      <w:pStyle w:val="Footer"/>
      <w:ind w:right="360"/>
    </w:pPr>
  </w:p>
  <w:p w14:paraId="44CF36BD" w14:textId="77777777" w:rsidR="00DE13FE" w:rsidRDefault="00DE13F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DE13FE" w:rsidRDefault="00DE13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DE13FE" w:rsidRDefault="00DE13FE">
    <w:pPr>
      <w:pStyle w:val="Footer"/>
      <w:ind w:right="360"/>
    </w:pPr>
  </w:p>
  <w:p w14:paraId="5ABBA654" w14:textId="77777777" w:rsidR="00DE13FE" w:rsidRDefault="00DE13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B934A" w14:textId="77777777" w:rsidR="009B7577" w:rsidRDefault="009B7577">
      <w:r>
        <w:separator/>
      </w:r>
    </w:p>
    <w:p w14:paraId="3CDE36C1" w14:textId="77777777" w:rsidR="009B7577" w:rsidRDefault="009B7577"/>
  </w:footnote>
  <w:footnote w:type="continuationSeparator" w:id="0">
    <w:p w14:paraId="4E2C023C" w14:textId="77777777" w:rsidR="009B7577" w:rsidRDefault="009B7577">
      <w:r>
        <w:continuationSeparator/>
      </w:r>
    </w:p>
    <w:p w14:paraId="095EA100" w14:textId="77777777" w:rsidR="009B7577" w:rsidRDefault="009B75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DE13FE" w:rsidRDefault="00DE13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274218297">
    <w:abstractNumId w:val="4"/>
  </w:num>
  <w:num w:numId="2" w16cid:durableId="686715735">
    <w:abstractNumId w:val="2"/>
  </w:num>
  <w:num w:numId="3" w16cid:durableId="994145236">
    <w:abstractNumId w:val="5"/>
  </w:num>
  <w:num w:numId="4" w16cid:durableId="2040664265">
    <w:abstractNumId w:val="3"/>
  </w:num>
  <w:num w:numId="5" w16cid:durableId="1506895006">
    <w:abstractNumId w:val="1"/>
  </w:num>
  <w:num w:numId="6" w16cid:durableId="1155684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017DD"/>
    <w:rsid w:val="00014D5E"/>
    <w:rsid w:val="000201D0"/>
    <w:rsid w:val="0003046A"/>
    <w:rsid w:val="0003250C"/>
    <w:rsid w:val="00045173"/>
    <w:rsid w:val="0004766F"/>
    <w:rsid w:val="00053A45"/>
    <w:rsid w:val="00062BEE"/>
    <w:rsid w:val="00065FBB"/>
    <w:rsid w:val="00067817"/>
    <w:rsid w:val="00073BDC"/>
    <w:rsid w:val="000822BF"/>
    <w:rsid w:val="00084923"/>
    <w:rsid w:val="00095F1A"/>
    <w:rsid w:val="000A1506"/>
    <w:rsid w:val="000A65BB"/>
    <w:rsid w:val="000B00BD"/>
    <w:rsid w:val="000B1AB8"/>
    <w:rsid w:val="000D035D"/>
    <w:rsid w:val="000D2D84"/>
    <w:rsid w:val="000D5668"/>
    <w:rsid w:val="000E3415"/>
    <w:rsid w:val="000E75E3"/>
    <w:rsid w:val="00101D1F"/>
    <w:rsid w:val="00110A77"/>
    <w:rsid w:val="00111CAF"/>
    <w:rsid w:val="00121EEB"/>
    <w:rsid w:val="00124AEA"/>
    <w:rsid w:val="001379DD"/>
    <w:rsid w:val="00141659"/>
    <w:rsid w:val="00150B32"/>
    <w:rsid w:val="0015109A"/>
    <w:rsid w:val="00157E12"/>
    <w:rsid w:val="00174375"/>
    <w:rsid w:val="00183F17"/>
    <w:rsid w:val="00185249"/>
    <w:rsid w:val="001926B9"/>
    <w:rsid w:val="001978CD"/>
    <w:rsid w:val="001B5F8F"/>
    <w:rsid w:val="001E32A0"/>
    <w:rsid w:val="001E451C"/>
    <w:rsid w:val="001E68FE"/>
    <w:rsid w:val="001E6B12"/>
    <w:rsid w:val="002031A2"/>
    <w:rsid w:val="0024409A"/>
    <w:rsid w:val="0025005A"/>
    <w:rsid w:val="002729FB"/>
    <w:rsid w:val="002856E7"/>
    <w:rsid w:val="002A0533"/>
    <w:rsid w:val="002A7098"/>
    <w:rsid w:val="002A7D96"/>
    <w:rsid w:val="002B2D75"/>
    <w:rsid w:val="002C02A4"/>
    <w:rsid w:val="002C3431"/>
    <w:rsid w:val="002D0B8E"/>
    <w:rsid w:val="002F6AF0"/>
    <w:rsid w:val="00303BAB"/>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3F53E7"/>
    <w:rsid w:val="0041079D"/>
    <w:rsid w:val="004204C0"/>
    <w:rsid w:val="00422950"/>
    <w:rsid w:val="0042363F"/>
    <w:rsid w:val="00427112"/>
    <w:rsid w:val="00453717"/>
    <w:rsid w:val="004564CF"/>
    <w:rsid w:val="00463212"/>
    <w:rsid w:val="00477F7D"/>
    <w:rsid w:val="0048739F"/>
    <w:rsid w:val="0049449E"/>
    <w:rsid w:val="00496B72"/>
    <w:rsid w:val="00497010"/>
    <w:rsid w:val="004A742B"/>
    <w:rsid w:val="004B3DB6"/>
    <w:rsid w:val="004C571F"/>
    <w:rsid w:val="004C7431"/>
    <w:rsid w:val="004E35E0"/>
    <w:rsid w:val="004E58B5"/>
    <w:rsid w:val="004F31AC"/>
    <w:rsid w:val="00502EC2"/>
    <w:rsid w:val="0050545D"/>
    <w:rsid w:val="00522BAB"/>
    <w:rsid w:val="005327A4"/>
    <w:rsid w:val="005329C7"/>
    <w:rsid w:val="00535F20"/>
    <w:rsid w:val="00551789"/>
    <w:rsid w:val="00552A07"/>
    <w:rsid w:val="0057127C"/>
    <w:rsid w:val="005754B8"/>
    <w:rsid w:val="00575965"/>
    <w:rsid w:val="00575EE2"/>
    <w:rsid w:val="00582D95"/>
    <w:rsid w:val="00585153"/>
    <w:rsid w:val="00591A57"/>
    <w:rsid w:val="0059535F"/>
    <w:rsid w:val="00597198"/>
    <w:rsid w:val="005B57D6"/>
    <w:rsid w:val="005D0C10"/>
    <w:rsid w:val="005D2065"/>
    <w:rsid w:val="005D707E"/>
    <w:rsid w:val="005F112A"/>
    <w:rsid w:val="005F5C5C"/>
    <w:rsid w:val="0060172A"/>
    <w:rsid w:val="00604E00"/>
    <w:rsid w:val="00604F23"/>
    <w:rsid w:val="00605EDC"/>
    <w:rsid w:val="00614F2E"/>
    <w:rsid w:val="00616D68"/>
    <w:rsid w:val="00623884"/>
    <w:rsid w:val="006267EF"/>
    <w:rsid w:val="00631B3F"/>
    <w:rsid w:val="00631E32"/>
    <w:rsid w:val="00642A0C"/>
    <w:rsid w:val="0064353C"/>
    <w:rsid w:val="006532A9"/>
    <w:rsid w:val="00656AD4"/>
    <w:rsid w:val="0066266A"/>
    <w:rsid w:val="00676E01"/>
    <w:rsid w:val="00683DE0"/>
    <w:rsid w:val="006908BD"/>
    <w:rsid w:val="00696205"/>
    <w:rsid w:val="006A6EF6"/>
    <w:rsid w:val="006B2581"/>
    <w:rsid w:val="006B4B13"/>
    <w:rsid w:val="006B6E61"/>
    <w:rsid w:val="006C5E19"/>
    <w:rsid w:val="006D1ED2"/>
    <w:rsid w:val="006D2F6D"/>
    <w:rsid w:val="006E44EE"/>
    <w:rsid w:val="006E6BC5"/>
    <w:rsid w:val="006F268D"/>
    <w:rsid w:val="006F61EF"/>
    <w:rsid w:val="007009DA"/>
    <w:rsid w:val="0071182A"/>
    <w:rsid w:val="007130C0"/>
    <w:rsid w:val="007156B1"/>
    <w:rsid w:val="007167D6"/>
    <w:rsid w:val="007179F0"/>
    <w:rsid w:val="00725E67"/>
    <w:rsid w:val="00727E1C"/>
    <w:rsid w:val="00732020"/>
    <w:rsid w:val="007331FF"/>
    <w:rsid w:val="0075317A"/>
    <w:rsid w:val="0075532A"/>
    <w:rsid w:val="007629D3"/>
    <w:rsid w:val="00784900"/>
    <w:rsid w:val="007A6844"/>
    <w:rsid w:val="007B08CA"/>
    <w:rsid w:val="007C1108"/>
    <w:rsid w:val="007C1383"/>
    <w:rsid w:val="007D381E"/>
    <w:rsid w:val="007D4898"/>
    <w:rsid w:val="007E19EA"/>
    <w:rsid w:val="007F3FDD"/>
    <w:rsid w:val="007F6792"/>
    <w:rsid w:val="00803489"/>
    <w:rsid w:val="00812A52"/>
    <w:rsid w:val="008348A2"/>
    <w:rsid w:val="00835CBD"/>
    <w:rsid w:val="00865479"/>
    <w:rsid w:val="008655C0"/>
    <w:rsid w:val="00881659"/>
    <w:rsid w:val="00896449"/>
    <w:rsid w:val="008A2EF5"/>
    <w:rsid w:val="008A3F81"/>
    <w:rsid w:val="008B25D4"/>
    <w:rsid w:val="008B3498"/>
    <w:rsid w:val="008B630F"/>
    <w:rsid w:val="008B632C"/>
    <w:rsid w:val="008B7352"/>
    <w:rsid w:val="008D2DFE"/>
    <w:rsid w:val="008D3D15"/>
    <w:rsid w:val="008D567C"/>
    <w:rsid w:val="008F3C0D"/>
    <w:rsid w:val="00905885"/>
    <w:rsid w:val="00906C3C"/>
    <w:rsid w:val="0091427F"/>
    <w:rsid w:val="00916F02"/>
    <w:rsid w:val="0092037A"/>
    <w:rsid w:val="009246AD"/>
    <w:rsid w:val="00927CDC"/>
    <w:rsid w:val="009328EB"/>
    <w:rsid w:val="00935500"/>
    <w:rsid w:val="009416A6"/>
    <w:rsid w:val="00957C0B"/>
    <w:rsid w:val="00967927"/>
    <w:rsid w:val="00975A79"/>
    <w:rsid w:val="00984F9E"/>
    <w:rsid w:val="009872C2"/>
    <w:rsid w:val="009A3C0C"/>
    <w:rsid w:val="009B0000"/>
    <w:rsid w:val="009B5B89"/>
    <w:rsid w:val="009B7577"/>
    <w:rsid w:val="009C67D5"/>
    <w:rsid w:val="009C7646"/>
    <w:rsid w:val="009D7B12"/>
    <w:rsid w:val="009E5F8E"/>
    <w:rsid w:val="009F7EA2"/>
    <w:rsid w:val="00A02D62"/>
    <w:rsid w:val="00A07614"/>
    <w:rsid w:val="00A269C9"/>
    <w:rsid w:val="00A444E1"/>
    <w:rsid w:val="00A460B5"/>
    <w:rsid w:val="00A46BD2"/>
    <w:rsid w:val="00A46C91"/>
    <w:rsid w:val="00A57906"/>
    <w:rsid w:val="00A66999"/>
    <w:rsid w:val="00A66EDD"/>
    <w:rsid w:val="00A71C00"/>
    <w:rsid w:val="00A75B62"/>
    <w:rsid w:val="00A76461"/>
    <w:rsid w:val="00A87C4F"/>
    <w:rsid w:val="00A90A17"/>
    <w:rsid w:val="00AB6222"/>
    <w:rsid w:val="00AC1839"/>
    <w:rsid w:val="00AC3D9F"/>
    <w:rsid w:val="00AC5F97"/>
    <w:rsid w:val="00AC6438"/>
    <w:rsid w:val="00AD4769"/>
    <w:rsid w:val="00AE4B97"/>
    <w:rsid w:val="00AE7450"/>
    <w:rsid w:val="00AF1765"/>
    <w:rsid w:val="00AF2AD1"/>
    <w:rsid w:val="00B10945"/>
    <w:rsid w:val="00B109F1"/>
    <w:rsid w:val="00B24AEC"/>
    <w:rsid w:val="00B42C29"/>
    <w:rsid w:val="00B5050C"/>
    <w:rsid w:val="00B563D9"/>
    <w:rsid w:val="00B63D39"/>
    <w:rsid w:val="00B71491"/>
    <w:rsid w:val="00B730FE"/>
    <w:rsid w:val="00B7618D"/>
    <w:rsid w:val="00B82859"/>
    <w:rsid w:val="00B8295E"/>
    <w:rsid w:val="00B82C80"/>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5A1A"/>
    <w:rsid w:val="00BF7AB1"/>
    <w:rsid w:val="00C02AEF"/>
    <w:rsid w:val="00C0507A"/>
    <w:rsid w:val="00C06CFC"/>
    <w:rsid w:val="00C10C9B"/>
    <w:rsid w:val="00C168F2"/>
    <w:rsid w:val="00C16A30"/>
    <w:rsid w:val="00C30403"/>
    <w:rsid w:val="00C3388F"/>
    <w:rsid w:val="00C40497"/>
    <w:rsid w:val="00C45E7B"/>
    <w:rsid w:val="00C4769B"/>
    <w:rsid w:val="00C47A5D"/>
    <w:rsid w:val="00C57D4C"/>
    <w:rsid w:val="00C66013"/>
    <w:rsid w:val="00C72D78"/>
    <w:rsid w:val="00C77856"/>
    <w:rsid w:val="00C9140C"/>
    <w:rsid w:val="00C9398A"/>
    <w:rsid w:val="00CA15CA"/>
    <w:rsid w:val="00CB03D4"/>
    <w:rsid w:val="00CB3385"/>
    <w:rsid w:val="00CC0D17"/>
    <w:rsid w:val="00CD3D16"/>
    <w:rsid w:val="00CE1C3F"/>
    <w:rsid w:val="00CE2006"/>
    <w:rsid w:val="00D04024"/>
    <w:rsid w:val="00D0596F"/>
    <w:rsid w:val="00D13455"/>
    <w:rsid w:val="00D13B1B"/>
    <w:rsid w:val="00D30748"/>
    <w:rsid w:val="00D32486"/>
    <w:rsid w:val="00D47F3C"/>
    <w:rsid w:val="00D61DBF"/>
    <w:rsid w:val="00D66756"/>
    <w:rsid w:val="00D76EA1"/>
    <w:rsid w:val="00D84587"/>
    <w:rsid w:val="00D86677"/>
    <w:rsid w:val="00D928D2"/>
    <w:rsid w:val="00D9797F"/>
    <w:rsid w:val="00DA20D6"/>
    <w:rsid w:val="00DA6E25"/>
    <w:rsid w:val="00DD1EEC"/>
    <w:rsid w:val="00DD29EF"/>
    <w:rsid w:val="00DD498A"/>
    <w:rsid w:val="00DE13FE"/>
    <w:rsid w:val="00DE78D2"/>
    <w:rsid w:val="00DF0817"/>
    <w:rsid w:val="00DF26F1"/>
    <w:rsid w:val="00DF59F4"/>
    <w:rsid w:val="00DF683D"/>
    <w:rsid w:val="00E074F2"/>
    <w:rsid w:val="00E07871"/>
    <w:rsid w:val="00E17A65"/>
    <w:rsid w:val="00E20DE8"/>
    <w:rsid w:val="00E2340D"/>
    <w:rsid w:val="00E32A18"/>
    <w:rsid w:val="00E46BD3"/>
    <w:rsid w:val="00E62C66"/>
    <w:rsid w:val="00E65825"/>
    <w:rsid w:val="00E73EC8"/>
    <w:rsid w:val="00E75388"/>
    <w:rsid w:val="00E83D40"/>
    <w:rsid w:val="00E84CB9"/>
    <w:rsid w:val="00E96302"/>
    <w:rsid w:val="00EA282F"/>
    <w:rsid w:val="00EB1787"/>
    <w:rsid w:val="00EC15C8"/>
    <w:rsid w:val="00EC1D81"/>
    <w:rsid w:val="00EC5391"/>
    <w:rsid w:val="00ED0E82"/>
    <w:rsid w:val="00ED37ED"/>
    <w:rsid w:val="00EF3F2C"/>
    <w:rsid w:val="00F03E78"/>
    <w:rsid w:val="00F103D7"/>
    <w:rsid w:val="00F10E56"/>
    <w:rsid w:val="00F126DF"/>
    <w:rsid w:val="00F270EE"/>
    <w:rsid w:val="00F34B64"/>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5F112A"/>
    <w:pPr>
      <w:spacing w:after="60"/>
    </w:pPr>
    <w:rPr>
      <w:rFonts w:ascii="Arno Pro" w:hAnsi="Arno Pro"/>
      <w:kern w:val="21"/>
      <w:sz w:val="19"/>
    </w:rPr>
  </w:style>
  <w:style w:type="paragraph" w:customStyle="1" w:styleId="BATitle">
    <w:name w:val="BA_Title"/>
    <w:basedOn w:val="Normal"/>
    <w:next w:val="BBAuthorName"/>
    <w:autoRedefine/>
    <w:rsid w:val="00D9797F"/>
    <w:pPr>
      <w:spacing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D9797F"/>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D9797F"/>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1</TotalTime>
  <Pages>11</Pages>
  <Words>26634</Words>
  <Characters>151819</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809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18</cp:revision>
  <cp:lastPrinted>2022-08-12T14:22:00Z</cp:lastPrinted>
  <dcterms:created xsi:type="dcterms:W3CDTF">2022-08-11T17:33:00Z</dcterms:created>
  <dcterms:modified xsi:type="dcterms:W3CDTF">2022-08-12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67jugYXT"/&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